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1249" w:rsidRPr="006C096F" w:rsidRDefault="007E1249" w:rsidP="007E1249">
      <w:pPr>
        <w:spacing w:line="480" w:lineRule="auto"/>
        <w:rPr>
          <w:rFonts w:ascii="Arial" w:hAnsi="Arial" w:cs="Arial"/>
          <w:b/>
          <w:sz w:val="24"/>
          <w:szCs w:val="24"/>
        </w:rPr>
      </w:pPr>
      <w:bookmarkStart w:id="0" w:name="_Hlk491022514"/>
      <w:r w:rsidRPr="006C096F">
        <w:rPr>
          <w:rFonts w:ascii="Arial" w:hAnsi="Arial" w:cs="Arial"/>
          <w:b/>
          <w:sz w:val="24"/>
          <w:szCs w:val="24"/>
        </w:rPr>
        <w:t xml:space="preserve">Comparison of small intestinal contrast ultrasound with magnetic resonance </w:t>
      </w:r>
      <w:proofErr w:type="spellStart"/>
      <w:r w:rsidRPr="006C096F">
        <w:rPr>
          <w:rFonts w:ascii="Arial" w:hAnsi="Arial" w:cs="Arial"/>
          <w:b/>
          <w:sz w:val="24"/>
          <w:szCs w:val="24"/>
        </w:rPr>
        <w:t>enterography</w:t>
      </w:r>
      <w:proofErr w:type="spellEnd"/>
      <w:r w:rsidRPr="006C096F">
        <w:rPr>
          <w:rFonts w:ascii="Arial" w:hAnsi="Arial" w:cs="Arial"/>
          <w:b/>
          <w:sz w:val="24"/>
          <w:szCs w:val="24"/>
        </w:rPr>
        <w:t xml:space="preserve"> in paediatric Crohn’s disease</w:t>
      </w:r>
    </w:p>
    <w:p w:rsidR="00715955" w:rsidRPr="006C096F" w:rsidRDefault="00407679" w:rsidP="007E1249">
      <w:pPr>
        <w:spacing w:line="480" w:lineRule="auto"/>
        <w:rPr>
          <w:rFonts w:ascii="Arial" w:hAnsi="Arial" w:cs="Arial"/>
          <w:b/>
          <w:sz w:val="24"/>
          <w:szCs w:val="24"/>
        </w:rPr>
      </w:pPr>
      <w:r w:rsidRPr="006C096F">
        <w:rPr>
          <w:rFonts w:ascii="Arial" w:hAnsi="Arial" w:cs="Arial"/>
          <w:b/>
          <w:sz w:val="24"/>
          <w:szCs w:val="24"/>
        </w:rPr>
        <w:t>Running title</w:t>
      </w:r>
      <w:r w:rsidR="00715955" w:rsidRPr="006C096F">
        <w:rPr>
          <w:rFonts w:ascii="Arial" w:hAnsi="Arial" w:cs="Arial"/>
          <w:b/>
          <w:sz w:val="24"/>
          <w:szCs w:val="24"/>
        </w:rPr>
        <w:t>:</w:t>
      </w:r>
    </w:p>
    <w:p w:rsidR="00715955" w:rsidRPr="006C096F" w:rsidRDefault="009D774B" w:rsidP="007E1249">
      <w:pPr>
        <w:spacing w:line="480" w:lineRule="auto"/>
        <w:rPr>
          <w:rFonts w:ascii="Arial" w:hAnsi="Arial" w:cs="Arial"/>
          <w:b/>
          <w:sz w:val="24"/>
          <w:szCs w:val="24"/>
        </w:rPr>
      </w:pPr>
      <w:r w:rsidRPr="006C096F">
        <w:rPr>
          <w:rFonts w:ascii="Arial" w:hAnsi="Arial" w:cs="Arial"/>
          <w:b/>
        </w:rPr>
        <w:t>SICUS</w:t>
      </w:r>
      <w:r w:rsidR="00FD18E8" w:rsidRPr="006C096F">
        <w:rPr>
          <w:rFonts w:ascii="Arial" w:hAnsi="Arial" w:cs="Arial"/>
          <w:b/>
        </w:rPr>
        <w:t xml:space="preserve"> in paediatric Crohn’s disease</w:t>
      </w:r>
    </w:p>
    <w:bookmarkEnd w:id="0"/>
    <w:p w:rsidR="007E1249" w:rsidRPr="006C096F" w:rsidRDefault="007E1249" w:rsidP="007E1249">
      <w:pPr>
        <w:spacing w:line="480" w:lineRule="auto"/>
        <w:rPr>
          <w:rFonts w:ascii="Arial" w:hAnsi="Arial" w:cs="Arial"/>
        </w:rPr>
      </w:pPr>
      <w:r w:rsidRPr="006C096F">
        <w:rPr>
          <w:rFonts w:ascii="Arial" w:hAnsi="Arial" w:cs="Arial"/>
        </w:rPr>
        <w:t>Aishah Hakim</w:t>
      </w:r>
      <w:r w:rsidRPr="006C096F">
        <w:rPr>
          <w:rFonts w:ascii="Arial" w:hAnsi="Arial" w:cs="Arial"/>
          <w:vertAlign w:val="superscript"/>
        </w:rPr>
        <w:t>1</w:t>
      </w:r>
      <w:r w:rsidRPr="006C096F">
        <w:rPr>
          <w:rFonts w:ascii="Arial" w:hAnsi="Arial" w:cs="Arial"/>
        </w:rPr>
        <w:t xml:space="preserve">, BSc (Hons), MBBS, </w:t>
      </w:r>
      <w:r w:rsidR="002D3380" w:rsidRPr="006C096F">
        <w:rPr>
          <w:rFonts w:ascii="Arial" w:hAnsi="Arial" w:cs="Arial"/>
        </w:rPr>
        <w:t xml:space="preserve">MRCS, </w:t>
      </w:r>
      <w:r w:rsidRPr="006C096F">
        <w:rPr>
          <w:rFonts w:ascii="Arial" w:hAnsi="Arial" w:cs="Arial"/>
        </w:rPr>
        <w:t>Core Surgical Trainee</w:t>
      </w:r>
    </w:p>
    <w:p w:rsidR="00EA3AA2" w:rsidRPr="006C096F" w:rsidRDefault="00EA3AA2" w:rsidP="00EA3AA2">
      <w:pPr>
        <w:spacing w:line="480" w:lineRule="auto"/>
        <w:rPr>
          <w:rFonts w:ascii="Arial" w:hAnsi="Arial" w:cs="Arial"/>
        </w:rPr>
      </w:pPr>
      <w:r w:rsidRPr="006C096F">
        <w:rPr>
          <w:rFonts w:ascii="Arial" w:hAnsi="Arial" w:cs="Arial"/>
        </w:rPr>
        <w:t>Christopher Alexakis</w:t>
      </w:r>
      <w:r w:rsidRPr="006C096F">
        <w:rPr>
          <w:rFonts w:ascii="Arial" w:hAnsi="Arial" w:cs="Arial"/>
          <w:vertAlign w:val="superscript"/>
        </w:rPr>
        <w:t>2</w:t>
      </w:r>
      <w:r w:rsidRPr="006C096F">
        <w:rPr>
          <w:rFonts w:ascii="Arial" w:hAnsi="Arial" w:cs="Arial"/>
        </w:rPr>
        <w:t>, BSc (Hons), MBBS, MRCP, Research Gastroenterology Registrar</w:t>
      </w:r>
    </w:p>
    <w:p w:rsidR="007E1249" w:rsidRPr="006C096F" w:rsidRDefault="007E1249" w:rsidP="007E1249">
      <w:pPr>
        <w:spacing w:line="480" w:lineRule="auto"/>
        <w:rPr>
          <w:rFonts w:ascii="Arial" w:hAnsi="Arial" w:cs="Arial"/>
        </w:rPr>
      </w:pPr>
      <w:r w:rsidRPr="006C096F">
        <w:rPr>
          <w:rFonts w:ascii="Arial" w:hAnsi="Arial" w:cs="Arial"/>
        </w:rPr>
        <w:t>James Pilcher</w:t>
      </w:r>
      <w:r w:rsidR="00EA3AA2" w:rsidRPr="006C096F">
        <w:rPr>
          <w:rFonts w:ascii="Arial" w:hAnsi="Arial" w:cs="Arial"/>
          <w:vertAlign w:val="superscript"/>
        </w:rPr>
        <w:t>3</w:t>
      </w:r>
      <w:r w:rsidRPr="006C096F">
        <w:rPr>
          <w:rFonts w:ascii="Arial" w:hAnsi="Arial" w:cs="Arial"/>
        </w:rPr>
        <w:t>, MSc, MRCP, FRCR, Consultant Radiologist</w:t>
      </w:r>
    </w:p>
    <w:p w:rsidR="007E1249" w:rsidRPr="006C096F" w:rsidRDefault="007E1249" w:rsidP="007E1249">
      <w:pPr>
        <w:spacing w:line="480" w:lineRule="auto"/>
        <w:rPr>
          <w:rFonts w:ascii="Arial" w:hAnsi="Arial" w:cs="Arial"/>
        </w:rPr>
      </w:pPr>
      <w:proofErr w:type="spellStart"/>
      <w:r w:rsidRPr="006C096F">
        <w:rPr>
          <w:rFonts w:ascii="Arial" w:hAnsi="Arial" w:cs="Arial"/>
        </w:rPr>
        <w:t>Demitrios</w:t>
      </w:r>
      <w:proofErr w:type="spellEnd"/>
      <w:r w:rsidRPr="006C096F">
        <w:rPr>
          <w:rFonts w:ascii="Arial" w:hAnsi="Arial" w:cs="Arial"/>
        </w:rPr>
        <w:t xml:space="preserve"> Tzias</w:t>
      </w:r>
      <w:r w:rsidR="00EA3AA2" w:rsidRPr="006C096F">
        <w:rPr>
          <w:rFonts w:ascii="Arial" w:hAnsi="Arial" w:cs="Arial"/>
          <w:vertAlign w:val="superscript"/>
        </w:rPr>
        <w:t>3</w:t>
      </w:r>
      <w:r w:rsidRPr="006C096F">
        <w:rPr>
          <w:rFonts w:ascii="Arial" w:hAnsi="Arial" w:cs="Arial"/>
        </w:rPr>
        <w:t>, BSc (Hons) MBBS, FRCR, Consultant Radiologist</w:t>
      </w:r>
    </w:p>
    <w:p w:rsidR="007E1249" w:rsidRPr="006C096F" w:rsidRDefault="007E1249" w:rsidP="007E1249">
      <w:pPr>
        <w:spacing w:line="480" w:lineRule="auto"/>
        <w:rPr>
          <w:rFonts w:ascii="Arial" w:hAnsi="Arial" w:cs="Arial"/>
        </w:rPr>
      </w:pPr>
      <w:r w:rsidRPr="006C096F">
        <w:rPr>
          <w:rFonts w:ascii="Arial" w:hAnsi="Arial" w:cs="Arial"/>
        </w:rPr>
        <w:t>Sally Mitton</w:t>
      </w:r>
      <w:r w:rsidR="00EA3AA2" w:rsidRPr="006C096F">
        <w:rPr>
          <w:rFonts w:ascii="Arial" w:hAnsi="Arial" w:cs="Arial"/>
          <w:vertAlign w:val="superscript"/>
        </w:rPr>
        <w:t>4</w:t>
      </w:r>
      <w:r w:rsidRPr="006C096F">
        <w:rPr>
          <w:rFonts w:ascii="Arial" w:hAnsi="Arial" w:cs="Arial"/>
        </w:rPr>
        <w:t>, MBBS, MD, MRCP, FRCPCH, Consultant Paediatric Gastroenterologist</w:t>
      </w:r>
    </w:p>
    <w:p w:rsidR="007E1249" w:rsidRPr="006C096F" w:rsidRDefault="007E1249" w:rsidP="007E1249">
      <w:pPr>
        <w:spacing w:line="480" w:lineRule="auto"/>
        <w:rPr>
          <w:rFonts w:ascii="Arial" w:hAnsi="Arial" w:cs="Arial"/>
        </w:rPr>
      </w:pPr>
      <w:proofErr w:type="spellStart"/>
      <w:r w:rsidRPr="006C096F">
        <w:rPr>
          <w:rFonts w:ascii="Arial" w:hAnsi="Arial" w:cs="Arial"/>
        </w:rPr>
        <w:t>Thankam</w:t>
      </w:r>
      <w:proofErr w:type="spellEnd"/>
      <w:r w:rsidRPr="006C096F">
        <w:rPr>
          <w:rFonts w:ascii="Arial" w:hAnsi="Arial" w:cs="Arial"/>
        </w:rPr>
        <w:t xml:space="preserve"> Paul</w:t>
      </w:r>
      <w:r w:rsidR="00EA3AA2" w:rsidRPr="006C096F">
        <w:rPr>
          <w:rFonts w:ascii="Arial" w:hAnsi="Arial" w:cs="Arial"/>
          <w:vertAlign w:val="superscript"/>
        </w:rPr>
        <w:t>4</w:t>
      </w:r>
      <w:r w:rsidRPr="006C096F">
        <w:rPr>
          <w:rFonts w:ascii="Arial" w:hAnsi="Arial" w:cs="Arial"/>
        </w:rPr>
        <w:t xml:space="preserve">, MBBS, MRCP, Consultant Paediatric Gastroenterologist </w:t>
      </w:r>
    </w:p>
    <w:p w:rsidR="007E1249" w:rsidRPr="006C096F" w:rsidRDefault="007E1249" w:rsidP="007E1249">
      <w:pPr>
        <w:spacing w:line="480" w:lineRule="auto"/>
        <w:rPr>
          <w:rFonts w:ascii="Arial" w:hAnsi="Arial" w:cs="Arial"/>
        </w:rPr>
      </w:pPr>
      <w:r w:rsidRPr="006C096F">
        <w:rPr>
          <w:rFonts w:ascii="Arial" w:hAnsi="Arial" w:cs="Arial"/>
        </w:rPr>
        <w:t>Sonia Saxena</w:t>
      </w:r>
      <w:r w:rsidR="00EA3AA2" w:rsidRPr="006C096F">
        <w:rPr>
          <w:rFonts w:ascii="Arial" w:hAnsi="Arial" w:cs="Arial"/>
          <w:vertAlign w:val="superscript"/>
        </w:rPr>
        <w:t>5</w:t>
      </w:r>
      <w:r w:rsidRPr="006C096F">
        <w:rPr>
          <w:rFonts w:ascii="Arial" w:hAnsi="Arial" w:cs="Arial"/>
        </w:rPr>
        <w:t>, MSc, MD, FRCGP, Professor in Primary Care</w:t>
      </w:r>
    </w:p>
    <w:p w:rsidR="00FD18E8" w:rsidRPr="006C096F" w:rsidRDefault="007E1249" w:rsidP="007E1249">
      <w:pPr>
        <w:spacing w:line="480" w:lineRule="auto"/>
        <w:rPr>
          <w:rFonts w:ascii="Arial" w:hAnsi="Arial" w:cs="Arial"/>
        </w:rPr>
      </w:pPr>
      <w:r w:rsidRPr="006C096F">
        <w:rPr>
          <w:rFonts w:ascii="Arial" w:hAnsi="Arial" w:cs="Arial"/>
        </w:rPr>
        <w:t xml:space="preserve">Richard Pollok </w:t>
      </w:r>
      <w:r w:rsidRPr="006C096F">
        <w:rPr>
          <w:rFonts w:ascii="Arial" w:hAnsi="Arial" w:cs="Arial"/>
          <w:vertAlign w:val="superscript"/>
        </w:rPr>
        <w:t>1,</w:t>
      </w:r>
      <w:r w:rsidR="00EA3AA2" w:rsidRPr="006C096F">
        <w:rPr>
          <w:rFonts w:ascii="Arial" w:hAnsi="Arial" w:cs="Arial"/>
          <w:vertAlign w:val="superscript"/>
        </w:rPr>
        <w:t>2</w:t>
      </w:r>
      <w:r w:rsidRPr="006C096F">
        <w:rPr>
          <w:rFonts w:ascii="Arial" w:hAnsi="Arial" w:cs="Arial"/>
        </w:rPr>
        <w:t>, FRCP, BSc, PhD, DTM&amp;H, Reader and Consultant Gastroenterologist</w:t>
      </w:r>
    </w:p>
    <w:p w:rsidR="00EA3AA2" w:rsidRPr="006C096F" w:rsidRDefault="00EA3AA2" w:rsidP="007E1249">
      <w:pPr>
        <w:spacing w:line="480" w:lineRule="auto"/>
        <w:rPr>
          <w:rFonts w:ascii="Arial" w:hAnsi="Arial" w:cs="Arial"/>
        </w:rPr>
      </w:pPr>
      <w:r w:rsidRPr="006C096F">
        <w:rPr>
          <w:rFonts w:ascii="Arial" w:hAnsi="Arial" w:cs="Arial"/>
        </w:rPr>
        <w:t xml:space="preserve">Shankar Kumar </w:t>
      </w:r>
      <w:r w:rsidRPr="006C096F">
        <w:rPr>
          <w:rFonts w:ascii="Arial" w:hAnsi="Arial" w:cs="Arial"/>
          <w:vertAlign w:val="superscript"/>
        </w:rPr>
        <w:t>6</w:t>
      </w:r>
      <w:r w:rsidRPr="006C096F">
        <w:rPr>
          <w:rFonts w:ascii="Arial" w:hAnsi="Arial" w:cs="Arial"/>
        </w:rPr>
        <w:t>, BSc (Hons), MBBS, Academic Clinical Fellow in Radiology</w:t>
      </w:r>
    </w:p>
    <w:p w:rsidR="00FE4984" w:rsidRPr="006C096F" w:rsidRDefault="00FE4984" w:rsidP="007E1249">
      <w:pPr>
        <w:spacing w:line="480" w:lineRule="auto"/>
        <w:rPr>
          <w:rFonts w:ascii="Arial" w:hAnsi="Arial" w:cs="Arial"/>
        </w:rPr>
      </w:pPr>
    </w:p>
    <w:p w:rsidR="00EA3AA2" w:rsidRPr="006C096F" w:rsidRDefault="007E1249" w:rsidP="007E1249">
      <w:pPr>
        <w:spacing w:line="480" w:lineRule="auto"/>
        <w:rPr>
          <w:rFonts w:ascii="Arial" w:hAnsi="Arial" w:cs="Arial"/>
        </w:rPr>
      </w:pPr>
      <w:r w:rsidRPr="006C096F">
        <w:rPr>
          <w:rFonts w:ascii="Arial" w:hAnsi="Arial" w:cs="Arial"/>
          <w:vertAlign w:val="superscript"/>
        </w:rPr>
        <w:t>1</w:t>
      </w:r>
      <w:r w:rsidR="00715955" w:rsidRPr="006C096F">
        <w:rPr>
          <w:rFonts w:ascii="Arial" w:hAnsi="Arial" w:cs="Arial"/>
        </w:rPr>
        <w:t>Medical School, St George’s Hospital,</w:t>
      </w:r>
      <w:r w:rsidRPr="006C096F">
        <w:rPr>
          <w:rFonts w:ascii="Arial" w:hAnsi="Arial" w:cs="Arial"/>
        </w:rPr>
        <w:t xml:space="preserve"> Cranmer Terrace, London, SW17 0RE, UK</w:t>
      </w:r>
      <w:r w:rsidRPr="006C096F">
        <w:rPr>
          <w:rFonts w:ascii="Arial" w:hAnsi="Arial" w:cs="Arial"/>
        </w:rPr>
        <w:br/>
      </w:r>
      <w:r w:rsidR="00EA3AA2" w:rsidRPr="006C096F">
        <w:rPr>
          <w:rFonts w:ascii="Arial" w:hAnsi="Arial" w:cs="Arial"/>
          <w:vertAlign w:val="superscript"/>
        </w:rPr>
        <w:t>2</w:t>
      </w:r>
      <w:r w:rsidR="00EA3AA2" w:rsidRPr="006C096F">
        <w:rPr>
          <w:rFonts w:ascii="Arial" w:hAnsi="Arial" w:cs="Arial"/>
        </w:rPr>
        <w:t xml:space="preserve">Department of Gastroenterology, St George's University Hospitals NHS Foundation Trust, </w:t>
      </w:r>
      <w:proofErr w:type="spellStart"/>
      <w:r w:rsidR="00EA3AA2" w:rsidRPr="006C096F">
        <w:rPr>
          <w:rFonts w:ascii="Arial" w:hAnsi="Arial" w:cs="Arial"/>
        </w:rPr>
        <w:t>Blackshaw</w:t>
      </w:r>
      <w:proofErr w:type="spellEnd"/>
      <w:r w:rsidR="00EA3AA2" w:rsidRPr="006C096F">
        <w:rPr>
          <w:rFonts w:ascii="Arial" w:hAnsi="Arial" w:cs="Arial"/>
        </w:rPr>
        <w:t xml:space="preserve"> Road, London, SW17 0QT, UK</w:t>
      </w:r>
      <w:r w:rsidR="00EA3AA2" w:rsidRPr="006C096F">
        <w:rPr>
          <w:rFonts w:ascii="Arial" w:hAnsi="Arial" w:cs="Arial"/>
        </w:rPr>
        <w:t xml:space="preserve"> </w:t>
      </w:r>
      <w:r w:rsidR="00EA3AA2" w:rsidRPr="006C096F">
        <w:rPr>
          <w:rFonts w:ascii="Arial" w:hAnsi="Arial" w:cs="Arial"/>
        </w:rPr>
        <w:br/>
      </w:r>
      <w:r w:rsidR="00EA3AA2" w:rsidRPr="006C096F">
        <w:rPr>
          <w:rFonts w:ascii="Arial" w:hAnsi="Arial" w:cs="Arial"/>
          <w:vertAlign w:val="superscript"/>
        </w:rPr>
        <w:t>3</w:t>
      </w:r>
      <w:r w:rsidRPr="006C096F">
        <w:rPr>
          <w:rFonts w:ascii="Arial" w:hAnsi="Arial" w:cs="Arial"/>
        </w:rPr>
        <w:t xml:space="preserve">Department of Radiology, St George's University Hospitals NHS Foundation Trust, </w:t>
      </w:r>
      <w:proofErr w:type="spellStart"/>
      <w:r w:rsidRPr="006C096F">
        <w:rPr>
          <w:rFonts w:ascii="Arial" w:hAnsi="Arial" w:cs="Arial"/>
        </w:rPr>
        <w:t>Blackshaw</w:t>
      </w:r>
      <w:proofErr w:type="spellEnd"/>
      <w:r w:rsidRPr="006C096F">
        <w:rPr>
          <w:rFonts w:ascii="Arial" w:hAnsi="Arial" w:cs="Arial"/>
        </w:rPr>
        <w:t xml:space="preserve"> Road, London, SW17 0QT, UK</w:t>
      </w:r>
      <w:r w:rsidRPr="006C096F">
        <w:rPr>
          <w:rFonts w:ascii="Arial" w:hAnsi="Arial" w:cs="Arial"/>
        </w:rPr>
        <w:br/>
      </w:r>
      <w:r w:rsidR="00EA3AA2" w:rsidRPr="006C096F">
        <w:rPr>
          <w:rFonts w:ascii="Arial" w:hAnsi="Arial" w:cs="Arial"/>
          <w:vertAlign w:val="superscript"/>
        </w:rPr>
        <w:t>4</w:t>
      </w:r>
      <w:r w:rsidRPr="006C096F">
        <w:rPr>
          <w:rFonts w:ascii="Arial" w:hAnsi="Arial" w:cs="Arial"/>
        </w:rPr>
        <w:t xml:space="preserve">Department of Paediatric Gastroenterology, St George's University Hospitals NHS Foundation Trust, </w:t>
      </w:r>
      <w:proofErr w:type="spellStart"/>
      <w:r w:rsidRPr="006C096F">
        <w:rPr>
          <w:rFonts w:ascii="Arial" w:hAnsi="Arial" w:cs="Arial"/>
        </w:rPr>
        <w:t>Blackshaw</w:t>
      </w:r>
      <w:proofErr w:type="spellEnd"/>
      <w:r w:rsidRPr="006C096F">
        <w:rPr>
          <w:rFonts w:ascii="Arial" w:hAnsi="Arial" w:cs="Arial"/>
        </w:rPr>
        <w:t xml:space="preserve"> Road, Tooting, London, SW17 0QT, UK</w:t>
      </w:r>
      <w:r w:rsidRPr="006C096F">
        <w:rPr>
          <w:rFonts w:ascii="Arial" w:hAnsi="Arial" w:cs="Arial"/>
        </w:rPr>
        <w:br/>
      </w:r>
      <w:r w:rsidR="00EA3AA2" w:rsidRPr="006C096F">
        <w:rPr>
          <w:rFonts w:ascii="Arial" w:hAnsi="Arial" w:cs="Arial"/>
          <w:vertAlign w:val="superscript"/>
        </w:rPr>
        <w:t>5</w:t>
      </w:r>
      <w:r w:rsidRPr="006C096F">
        <w:rPr>
          <w:rFonts w:ascii="Arial" w:hAnsi="Arial" w:cs="Arial"/>
        </w:rPr>
        <w:t xml:space="preserve">Child Health Unit, School of Public Health, Imperial College London, 332 Reynolds Building, </w:t>
      </w:r>
      <w:r w:rsidRPr="006C096F">
        <w:rPr>
          <w:rFonts w:ascii="Arial" w:hAnsi="Arial" w:cs="Arial"/>
        </w:rPr>
        <w:lastRenderedPageBreak/>
        <w:t xml:space="preserve">Charing Cross Campus, </w:t>
      </w:r>
      <w:r w:rsidR="00FD18E8" w:rsidRPr="006C096F">
        <w:rPr>
          <w:rFonts w:ascii="Arial" w:hAnsi="Arial" w:cs="Arial"/>
        </w:rPr>
        <w:t>London, W6 8RP</w:t>
      </w:r>
      <w:r w:rsidRPr="006C096F">
        <w:rPr>
          <w:rFonts w:ascii="Arial" w:hAnsi="Arial" w:cs="Arial"/>
        </w:rPr>
        <w:t>, UK</w:t>
      </w:r>
      <w:r w:rsidR="00EA3AA2" w:rsidRPr="006C096F">
        <w:rPr>
          <w:rFonts w:ascii="Arial" w:hAnsi="Arial" w:cs="Arial"/>
        </w:rPr>
        <w:br/>
      </w:r>
      <w:r w:rsidR="00EA3AA2" w:rsidRPr="006C096F">
        <w:rPr>
          <w:rFonts w:ascii="Arial" w:hAnsi="Arial" w:cs="Arial"/>
          <w:vertAlign w:val="superscript"/>
        </w:rPr>
        <w:t>6</w:t>
      </w:r>
      <w:r w:rsidR="00EA3AA2" w:rsidRPr="006C096F">
        <w:rPr>
          <w:rFonts w:ascii="Arial" w:hAnsi="Arial" w:cs="Arial"/>
        </w:rPr>
        <w:t>Centre for Medical Imaging, University College London, 2</w:t>
      </w:r>
      <w:r w:rsidR="00EA3AA2" w:rsidRPr="006C096F">
        <w:rPr>
          <w:rFonts w:ascii="Arial" w:hAnsi="Arial" w:cs="Arial"/>
          <w:vertAlign w:val="superscript"/>
        </w:rPr>
        <w:t>nd</w:t>
      </w:r>
      <w:r w:rsidR="00EA3AA2" w:rsidRPr="006C096F">
        <w:rPr>
          <w:rFonts w:ascii="Arial" w:hAnsi="Arial" w:cs="Arial"/>
        </w:rPr>
        <w:t xml:space="preserve"> Floor Charles Bell House, 43-45 Foley Street, London, W1W 7TS, UK</w:t>
      </w:r>
    </w:p>
    <w:p w:rsidR="007E1249" w:rsidRPr="006C096F" w:rsidRDefault="007E1249" w:rsidP="007E1249">
      <w:pPr>
        <w:spacing w:line="480" w:lineRule="auto"/>
        <w:rPr>
          <w:rFonts w:ascii="Arial" w:eastAsia="Times New Roman" w:hAnsi="Arial" w:cs="Arial"/>
        </w:rPr>
      </w:pPr>
      <w:r w:rsidRPr="006C096F">
        <w:rPr>
          <w:rFonts w:ascii="Arial" w:eastAsia="Times New Roman" w:hAnsi="Arial" w:cs="Arial"/>
        </w:rPr>
        <w:t>Corresponding author:</w:t>
      </w:r>
    </w:p>
    <w:p w:rsidR="007E1249" w:rsidRPr="006C096F" w:rsidRDefault="007E1249" w:rsidP="007E1249">
      <w:pPr>
        <w:spacing w:line="480" w:lineRule="auto"/>
        <w:rPr>
          <w:rFonts w:ascii="Arial" w:eastAsia="Times New Roman" w:hAnsi="Arial" w:cs="Arial"/>
        </w:rPr>
      </w:pPr>
      <w:r w:rsidRPr="006C096F">
        <w:rPr>
          <w:rFonts w:ascii="Arial" w:eastAsia="Times New Roman" w:hAnsi="Arial" w:cs="Arial"/>
        </w:rPr>
        <w:t xml:space="preserve">Dr </w:t>
      </w:r>
      <w:r w:rsidR="00FD18E8" w:rsidRPr="006C096F">
        <w:rPr>
          <w:rFonts w:ascii="Arial" w:eastAsia="Times New Roman" w:hAnsi="Arial" w:cs="Arial"/>
        </w:rPr>
        <w:t>Shankar Kumar</w:t>
      </w:r>
    </w:p>
    <w:p w:rsidR="00FD18E8" w:rsidRPr="006C096F" w:rsidRDefault="00FD18E8" w:rsidP="007E1249">
      <w:pPr>
        <w:spacing w:line="480" w:lineRule="auto"/>
        <w:rPr>
          <w:rFonts w:ascii="Arial" w:hAnsi="Arial" w:cs="Arial"/>
        </w:rPr>
      </w:pPr>
      <w:r w:rsidRPr="006C096F">
        <w:rPr>
          <w:rFonts w:ascii="Arial" w:hAnsi="Arial" w:cs="Arial"/>
        </w:rPr>
        <w:t>Centre for Medical Imaging,</w:t>
      </w:r>
    </w:p>
    <w:p w:rsidR="00FD18E8" w:rsidRPr="006C096F" w:rsidRDefault="00FD18E8" w:rsidP="007E1249">
      <w:pPr>
        <w:spacing w:line="480" w:lineRule="auto"/>
        <w:rPr>
          <w:rFonts w:ascii="Arial" w:hAnsi="Arial" w:cs="Arial"/>
        </w:rPr>
      </w:pPr>
      <w:r w:rsidRPr="006C096F">
        <w:rPr>
          <w:rFonts w:ascii="Arial" w:hAnsi="Arial" w:cs="Arial"/>
        </w:rPr>
        <w:t>University College London,</w:t>
      </w:r>
    </w:p>
    <w:p w:rsidR="00FD18E8" w:rsidRPr="006C096F" w:rsidRDefault="00FD18E8" w:rsidP="007E1249">
      <w:pPr>
        <w:spacing w:line="480" w:lineRule="auto"/>
        <w:rPr>
          <w:rFonts w:ascii="Arial" w:hAnsi="Arial" w:cs="Arial"/>
        </w:rPr>
      </w:pPr>
      <w:r w:rsidRPr="006C096F">
        <w:rPr>
          <w:rFonts w:ascii="Arial" w:hAnsi="Arial" w:cs="Arial"/>
        </w:rPr>
        <w:t>2</w:t>
      </w:r>
      <w:r w:rsidRPr="006C096F">
        <w:rPr>
          <w:rFonts w:ascii="Arial" w:hAnsi="Arial" w:cs="Arial"/>
          <w:vertAlign w:val="superscript"/>
        </w:rPr>
        <w:t>nd</w:t>
      </w:r>
      <w:r w:rsidRPr="006C096F">
        <w:rPr>
          <w:rFonts w:ascii="Arial" w:hAnsi="Arial" w:cs="Arial"/>
        </w:rPr>
        <w:t xml:space="preserve"> Floor Charles Bell House,</w:t>
      </w:r>
    </w:p>
    <w:p w:rsidR="00FD18E8" w:rsidRPr="006C096F" w:rsidRDefault="00FD18E8" w:rsidP="007E1249">
      <w:pPr>
        <w:spacing w:line="480" w:lineRule="auto"/>
        <w:rPr>
          <w:rFonts w:ascii="Arial" w:hAnsi="Arial" w:cs="Arial"/>
        </w:rPr>
      </w:pPr>
      <w:r w:rsidRPr="006C096F">
        <w:rPr>
          <w:rFonts w:ascii="Arial" w:hAnsi="Arial" w:cs="Arial"/>
        </w:rPr>
        <w:t>43-45 Foley Street, London,</w:t>
      </w:r>
    </w:p>
    <w:p w:rsidR="00FD18E8" w:rsidRPr="006C096F" w:rsidRDefault="00FD18E8" w:rsidP="007E1249">
      <w:pPr>
        <w:spacing w:line="480" w:lineRule="auto"/>
        <w:rPr>
          <w:rFonts w:ascii="Arial" w:hAnsi="Arial" w:cs="Arial"/>
        </w:rPr>
      </w:pPr>
      <w:r w:rsidRPr="006C096F">
        <w:rPr>
          <w:rFonts w:ascii="Arial" w:hAnsi="Arial" w:cs="Arial"/>
        </w:rPr>
        <w:t>W1W 7TS</w:t>
      </w:r>
    </w:p>
    <w:p w:rsidR="00FD18E8" w:rsidRPr="006C096F" w:rsidRDefault="00FD18E8" w:rsidP="007E1249">
      <w:pPr>
        <w:spacing w:line="480" w:lineRule="auto"/>
        <w:rPr>
          <w:rFonts w:ascii="Arial" w:eastAsia="Times New Roman" w:hAnsi="Arial" w:cs="Arial"/>
        </w:rPr>
      </w:pPr>
      <w:r w:rsidRPr="006C096F">
        <w:rPr>
          <w:rFonts w:ascii="Arial" w:hAnsi="Arial" w:cs="Arial"/>
        </w:rPr>
        <w:t>UK</w:t>
      </w:r>
    </w:p>
    <w:p w:rsidR="007E1249" w:rsidRPr="006C096F" w:rsidRDefault="00FD18E8" w:rsidP="007E1249">
      <w:pPr>
        <w:spacing w:line="480" w:lineRule="auto"/>
        <w:rPr>
          <w:rFonts w:ascii="Arial" w:eastAsia="Times New Roman" w:hAnsi="Arial" w:cs="Arial"/>
        </w:rPr>
      </w:pPr>
      <w:r w:rsidRPr="006C096F">
        <w:rPr>
          <w:rFonts w:ascii="Arial" w:eastAsia="Times New Roman" w:hAnsi="Arial" w:cs="Arial"/>
        </w:rPr>
        <w:t>shankar.kumar@ucl.ac.uk</w:t>
      </w:r>
      <w:r w:rsidR="007E1249" w:rsidRPr="006C096F">
        <w:rPr>
          <w:rFonts w:ascii="Arial" w:eastAsia="Times New Roman" w:hAnsi="Arial" w:cs="Arial"/>
        </w:rPr>
        <w:tab/>
        <w:t xml:space="preserve">Contact number: +44 </w:t>
      </w:r>
      <w:r w:rsidRPr="006C096F">
        <w:rPr>
          <w:rFonts w:ascii="Arial" w:eastAsia="Times New Roman" w:hAnsi="Arial" w:cs="Arial"/>
        </w:rPr>
        <w:t>7949628454</w:t>
      </w:r>
    </w:p>
    <w:p w:rsidR="00C9634F" w:rsidRPr="006C096F" w:rsidRDefault="00C9634F" w:rsidP="007E1249">
      <w:pPr>
        <w:spacing w:line="480" w:lineRule="auto"/>
        <w:rPr>
          <w:rFonts w:ascii="Arial" w:hAnsi="Arial" w:cs="Arial"/>
        </w:rPr>
      </w:pPr>
    </w:p>
    <w:p w:rsidR="007E1249" w:rsidRPr="006C096F" w:rsidRDefault="007E1249" w:rsidP="007E1249">
      <w:pPr>
        <w:spacing w:line="480" w:lineRule="auto"/>
        <w:rPr>
          <w:rFonts w:ascii="Arial" w:hAnsi="Arial" w:cs="Arial"/>
          <w:b/>
        </w:rPr>
      </w:pPr>
      <w:r w:rsidRPr="006C096F">
        <w:rPr>
          <w:rFonts w:ascii="Arial" w:hAnsi="Arial" w:cs="Arial"/>
          <w:b/>
        </w:rPr>
        <w:t>Contributors</w:t>
      </w:r>
    </w:p>
    <w:p w:rsidR="007E1249" w:rsidRPr="006C096F" w:rsidRDefault="007E1249" w:rsidP="007E1249">
      <w:pPr>
        <w:spacing w:line="480" w:lineRule="auto"/>
        <w:rPr>
          <w:rFonts w:ascii="Arial" w:hAnsi="Arial" w:cs="Arial"/>
          <w:b/>
        </w:rPr>
      </w:pPr>
      <w:r w:rsidRPr="006C096F">
        <w:rPr>
          <w:rFonts w:ascii="Arial" w:hAnsi="Arial" w:cs="Arial"/>
        </w:rPr>
        <w:t>SK</w:t>
      </w:r>
      <w:r w:rsidR="00EA3AA2" w:rsidRPr="006C096F">
        <w:rPr>
          <w:rFonts w:ascii="Arial" w:hAnsi="Arial" w:cs="Arial"/>
        </w:rPr>
        <w:t xml:space="preserve">, RP and AH </w:t>
      </w:r>
      <w:r w:rsidRPr="006C096F">
        <w:rPr>
          <w:rFonts w:ascii="Arial" w:hAnsi="Arial" w:cs="Arial"/>
        </w:rPr>
        <w:t>conceived and designed the study; RP</w:t>
      </w:r>
      <w:r w:rsidR="006E5DA5" w:rsidRPr="006C096F">
        <w:rPr>
          <w:rFonts w:ascii="Arial" w:hAnsi="Arial" w:cs="Arial"/>
        </w:rPr>
        <w:t xml:space="preserve"> and SK</w:t>
      </w:r>
      <w:r w:rsidRPr="006C096F">
        <w:rPr>
          <w:rFonts w:ascii="Arial" w:hAnsi="Arial" w:cs="Arial"/>
        </w:rPr>
        <w:t xml:space="preserve"> led and co-ordinated the study. JP and DT performed the ultrasound studies in the older patient group. AH, SK and CA collated and analysed the data. All authors contributed to the preparation and revision of the manuscript. </w:t>
      </w:r>
    </w:p>
    <w:p w:rsidR="007E1249" w:rsidRPr="006C096F" w:rsidRDefault="007E1249" w:rsidP="007E1249">
      <w:pPr>
        <w:spacing w:line="480" w:lineRule="auto"/>
        <w:rPr>
          <w:rFonts w:ascii="Arial" w:hAnsi="Arial" w:cs="Arial"/>
          <w:b/>
        </w:rPr>
      </w:pPr>
      <w:r w:rsidRPr="006C096F">
        <w:rPr>
          <w:rFonts w:ascii="Arial" w:hAnsi="Arial" w:cs="Arial"/>
          <w:b/>
        </w:rPr>
        <w:t xml:space="preserve">Conflicts of Interest </w:t>
      </w:r>
    </w:p>
    <w:p w:rsidR="007E1249" w:rsidRPr="006C096F" w:rsidRDefault="00751DE8" w:rsidP="007E1249">
      <w:pPr>
        <w:spacing w:line="480" w:lineRule="auto"/>
        <w:rPr>
          <w:rFonts w:ascii="Arial" w:hAnsi="Arial" w:cs="Arial"/>
          <w:b/>
        </w:rPr>
      </w:pPr>
      <w:r w:rsidRPr="006C096F">
        <w:rPr>
          <w:rFonts w:ascii="Arial" w:hAnsi="Arial" w:cs="Arial"/>
        </w:rPr>
        <w:t xml:space="preserve">SK is supported by the National Institute for Health Research (NIHR) Academic Clinical Fellowship scheme. </w:t>
      </w:r>
      <w:r w:rsidR="007E1249" w:rsidRPr="006C096F">
        <w:rPr>
          <w:rFonts w:ascii="Arial" w:hAnsi="Arial" w:cs="Arial"/>
        </w:rPr>
        <w:t xml:space="preserve">SS is supported by a National Institute for Health Research Career Development Fellowship (NIHR CDF-2011-04-048). The views expressed in this publication </w:t>
      </w:r>
      <w:r w:rsidR="007E1249" w:rsidRPr="006C096F">
        <w:rPr>
          <w:rFonts w:ascii="Arial" w:hAnsi="Arial" w:cs="Arial"/>
        </w:rPr>
        <w:lastRenderedPageBreak/>
        <w:t>are those of the author(s) and not necessarily those of the NHS, the NIHR or the Department of Health.</w:t>
      </w:r>
      <w:r w:rsidR="007E1249" w:rsidRPr="006C096F">
        <w:t xml:space="preserve"> </w:t>
      </w:r>
      <w:r w:rsidR="007E1249" w:rsidRPr="006C096F">
        <w:rPr>
          <w:rFonts w:ascii="Arial" w:hAnsi="Arial" w:cs="Arial"/>
        </w:rPr>
        <w:t>AH,</w:t>
      </w:r>
      <w:r w:rsidRPr="006C096F">
        <w:rPr>
          <w:rFonts w:ascii="Arial" w:hAnsi="Arial" w:cs="Arial"/>
        </w:rPr>
        <w:t xml:space="preserve"> </w:t>
      </w:r>
      <w:r w:rsidR="007E1249" w:rsidRPr="006C096F">
        <w:rPr>
          <w:rFonts w:ascii="Arial" w:hAnsi="Arial" w:cs="Arial"/>
        </w:rPr>
        <w:t>JP, CA, DT, SM, TP and RP have nothing to declare.</w:t>
      </w:r>
    </w:p>
    <w:p w:rsidR="007E1249" w:rsidRPr="006C096F" w:rsidRDefault="007E1249" w:rsidP="007E1249">
      <w:pPr>
        <w:spacing w:line="480" w:lineRule="auto"/>
        <w:rPr>
          <w:rFonts w:ascii="Arial" w:hAnsi="Arial" w:cs="Arial"/>
          <w:b/>
        </w:rPr>
      </w:pPr>
      <w:r w:rsidRPr="006C096F">
        <w:rPr>
          <w:rFonts w:ascii="Arial" w:hAnsi="Arial" w:cs="Arial"/>
          <w:b/>
        </w:rPr>
        <w:t>Acknowledgements</w:t>
      </w:r>
    </w:p>
    <w:p w:rsidR="007E1249" w:rsidRPr="006C096F" w:rsidRDefault="007E1249" w:rsidP="007E1249">
      <w:pPr>
        <w:spacing w:line="480" w:lineRule="auto"/>
        <w:rPr>
          <w:rFonts w:ascii="Arial" w:hAnsi="Arial" w:cs="Arial"/>
        </w:rPr>
      </w:pPr>
      <w:r w:rsidRPr="006C096F">
        <w:rPr>
          <w:rFonts w:ascii="Arial" w:hAnsi="Arial" w:cs="Arial"/>
        </w:rPr>
        <w:t xml:space="preserve">We thank Dr Rosemary Allan (RA), who performed and reported the ultrasound examinations in the younger patient group and Dr </w:t>
      </w:r>
      <w:proofErr w:type="spellStart"/>
      <w:r w:rsidRPr="006C096F">
        <w:rPr>
          <w:rFonts w:ascii="Arial" w:hAnsi="Arial" w:cs="Arial"/>
        </w:rPr>
        <w:t>Ioannis</w:t>
      </w:r>
      <w:proofErr w:type="spellEnd"/>
      <w:r w:rsidRPr="006C096F">
        <w:rPr>
          <w:rFonts w:ascii="Arial" w:hAnsi="Arial" w:cs="Arial"/>
        </w:rPr>
        <w:t xml:space="preserve"> ‘Johnny’ Vlahos (JV), who reported the MR</w:t>
      </w:r>
      <w:r w:rsidR="00FC7C02" w:rsidRPr="006C096F">
        <w:rPr>
          <w:rFonts w:ascii="Arial" w:hAnsi="Arial" w:cs="Arial"/>
        </w:rPr>
        <w:t xml:space="preserve"> </w:t>
      </w:r>
      <w:proofErr w:type="spellStart"/>
      <w:r w:rsidRPr="006C096F">
        <w:rPr>
          <w:rFonts w:ascii="Arial" w:hAnsi="Arial" w:cs="Arial"/>
        </w:rPr>
        <w:t>enterography</w:t>
      </w:r>
      <w:proofErr w:type="spellEnd"/>
      <w:r w:rsidRPr="006C096F">
        <w:rPr>
          <w:rFonts w:ascii="Arial" w:hAnsi="Arial" w:cs="Arial"/>
        </w:rPr>
        <w:t xml:space="preserve"> examinations as part of their routine clinical practice, alongside other members of staff in the department of Radiology at St George’s University Hospitals NHS Foundation Trust. We are also grateful to them for their constructive review and critique of early drafts of the manuscript. We also thank Dr </w:t>
      </w:r>
      <w:proofErr w:type="spellStart"/>
      <w:r w:rsidRPr="006C096F">
        <w:rPr>
          <w:rFonts w:ascii="Arial" w:hAnsi="Arial" w:cs="Arial"/>
        </w:rPr>
        <w:t>Nkem</w:t>
      </w:r>
      <w:proofErr w:type="spellEnd"/>
      <w:r w:rsidRPr="006C096F">
        <w:rPr>
          <w:rFonts w:ascii="Arial" w:hAnsi="Arial" w:cs="Arial"/>
        </w:rPr>
        <w:t xml:space="preserve"> </w:t>
      </w:r>
      <w:proofErr w:type="spellStart"/>
      <w:r w:rsidRPr="006C096F">
        <w:rPr>
          <w:rFonts w:ascii="Arial" w:hAnsi="Arial" w:cs="Arial"/>
        </w:rPr>
        <w:t>Onyeador</w:t>
      </w:r>
      <w:proofErr w:type="spellEnd"/>
      <w:r w:rsidRPr="006C096F">
        <w:rPr>
          <w:rFonts w:ascii="Arial" w:hAnsi="Arial" w:cs="Arial"/>
        </w:rPr>
        <w:t xml:space="preserve"> for reviewing the manuscript prior to submission.</w:t>
      </w: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EA3AA2" w:rsidRPr="006C096F" w:rsidRDefault="00EA3AA2"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D18E8" w:rsidRPr="006C096F" w:rsidRDefault="00FD18E8"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rPr>
      </w:pPr>
      <w:r w:rsidRPr="006C096F">
        <w:rPr>
          <w:rFonts w:ascii="Arial" w:hAnsi="Arial" w:cs="Arial"/>
          <w:b/>
          <w:sz w:val="28"/>
          <w:szCs w:val="28"/>
        </w:rPr>
        <w:lastRenderedPageBreak/>
        <w:t>Abstract</w:t>
      </w:r>
    </w:p>
    <w:p w:rsidR="00F30794" w:rsidRPr="006C096F" w:rsidRDefault="00C9634F" w:rsidP="00F30794">
      <w:pPr>
        <w:spacing w:line="480" w:lineRule="auto"/>
        <w:rPr>
          <w:rFonts w:ascii="Arial" w:hAnsi="Arial" w:cs="Arial"/>
          <w:b/>
        </w:rPr>
      </w:pPr>
      <w:r w:rsidRPr="006C096F">
        <w:rPr>
          <w:rFonts w:ascii="Arial" w:hAnsi="Arial" w:cs="Arial"/>
          <w:b/>
        </w:rPr>
        <w:t>Aim</w:t>
      </w:r>
    </w:p>
    <w:p w:rsidR="00F30794" w:rsidRPr="006C096F" w:rsidRDefault="00F30794" w:rsidP="00F30794">
      <w:pPr>
        <w:pStyle w:val="PlainText"/>
        <w:spacing w:line="480" w:lineRule="auto"/>
        <w:rPr>
          <w:rFonts w:ascii="Arial" w:hAnsi="Arial" w:cs="Arial"/>
        </w:rPr>
      </w:pPr>
      <w:r w:rsidRPr="006C096F">
        <w:rPr>
          <w:rFonts w:ascii="Arial" w:hAnsi="Arial" w:cs="Arial"/>
        </w:rPr>
        <w:t xml:space="preserve">To compare the diagnostic yield of small intestinal contrast ultrasonography (SICUS) with magnetic resonance </w:t>
      </w:r>
      <w:proofErr w:type="spellStart"/>
      <w:r w:rsidRPr="006C096F">
        <w:rPr>
          <w:rFonts w:ascii="Arial" w:hAnsi="Arial" w:cs="Arial"/>
        </w:rPr>
        <w:t>enterography</w:t>
      </w:r>
      <w:proofErr w:type="spellEnd"/>
      <w:r w:rsidRPr="006C096F">
        <w:rPr>
          <w:rFonts w:ascii="Arial" w:hAnsi="Arial" w:cs="Arial"/>
        </w:rPr>
        <w:t xml:space="preserve"> (MRE) in routine clinical practice in a cohort of paediatric patients investigated for Crohn’s disease (CD) attending a UK tertiary centre.</w:t>
      </w:r>
    </w:p>
    <w:p w:rsidR="00F30794" w:rsidRPr="006C096F" w:rsidRDefault="00F30794" w:rsidP="00F30794">
      <w:pPr>
        <w:pStyle w:val="PlainText"/>
        <w:spacing w:line="480" w:lineRule="auto"/>
        <w:rPr>
          <w:rFonts w:ascii="Arial" w:hAnsi="Arial" w:cs="Arial"/>
          <w:b/>
        </w:rPr>
      </w:pPr>
      <w:r w:rsidRPr="006C096F">
        <w:rPr>
          <w:rFonts w:ascii="Arial" w:hAnsi="Arial" w:cs="Arial"/>
          <w:b/>
        </w:rPr>
        <w:t>Methods</w:t>
      </w:r>
      <w:r w:rsidR="00407679" w:rsidRPr="006C096F">
        <w:rPr>
          <w:rFonts w:ascii="Arial" w:hAnsi="Arial" w:cs="Arial"/>
          <w:b/>
        </w:rPr>
        <w:t xml:space="preserve"> and results</w:t>
      </w:r>
    </w:p>
    <w:p w:rsidR="00F30794" w:rsidRPr="006C096F" w:rsidRDefault="00F30794" w:rsidP="00F30794">
      <w:pPr>
        <w:pStyle w:val="PlainText"/>
        <w:spacing w:line="480" w:lineRule="auto"/>
        <w:rPr>
          <w:rFonts w:ascii="Arial" w:hAnsi="Arial" w:cs="Arial"/>
        </w:rPr>
      </w:pPr>
      <w:r w:rsidRPr="006C096F">
        <w:rPr>
          <w:rFonts w:ascii="Arial" w:hAnsi="Arial" w:cs="Arial"/>
        </w:rPr>
        <w:t xml:space="preserve">Patients with suspected or established CD who underwent SICUS were identified retrospectively. SICUS was compared to conventional trans-abdominal ultrasound (TUS), </w:t>
      </w:r>
      <w:proofErr w:type="spellStart"/>
      <w:r w:rsidRPr="006C096F">
        <w:rPr>
          <w:rFonts w:ascii="Arial" w:hAnsi="Arial" w:cs="Arial"/>
        </w:rPr>
        <w:t>ileocolonoscopy</w:t>
      </w:r>
      <w:proofErr w:type="spellEnd"/>
      <w:r w:rsidRPr="006C096F">
        <w:rPr>
          <w:rFonts w:ascii="Arial" w:hAnsi="Arial" w:cs="Arial"/>
        </w:rPr>
        <w:t xml:space="preserve"> (IC) and MRE. Accuracy and agreement of SICUS in detecting small bowel lesions and CD-related complications were assessed using kappa (κ) coefficient statistics.</w:t>
      </w:r>
      <w:r w:rsidR="00407679" w:rsidRPr="006C096F">
        <w:rPr>
          <w:rFonts w:ascii="Arial" w:hAnsi="Arial" w:cs="Arial"/>
        </w:rPr>
        <w:t xml:space="preserve"> </w:t>
      </w:r>
      <w:r w:rsidRPr="006C096F">
        <w:rPr>
          <w:rFonts w:ascii="Arial" w:hAnsi="Arial" w:cs="Arial"/>
        </w:rPr>
        <w:t>Ninety-three patients (median age 15 years, range 2–17, 49 male)</w:t>
      </w:r>
      <w:r w:rsidRPr="006C096F" w:rsidDel="007F4F86">
        <w:rPr>
          <w:rFonts w:ascii="Arial" w:hAnsi="Arial" w:cs="Arial"/>
        </w:rPr>
        <w:t xml:space="preserve"> </w:t>
      </w:r>
      <w:r w:rsidRPr="006C096F">
        <w:rPr>
          <w:rFonts w:ascii="Arial" w:hAnsi="Arial" w:cs="Arial"/>
        </w:rPr>
        <w:t>underwent SICUS; 58 had suspected and 35 established CD. In suspected CD, sensitivity and specificity of SICUS in detecting CD small bowel lesions were 81.8% and 100% and for trans-abdominal ultrasound (TUS) 85.7% and 87.5%, respectively. In established CD, sensitivity and specificity of SICUS were 98.7% and 100% and TUS 80% and 100%, respectively. Agreement between SICUS and IC was substantial for the presence of lesions (κ=0.73) but fair with TUS (κ=0.31). Agreement between SICUS and IC was almost perfect for detecting strictures (κ=0.84) with a sensitivity of 100% and specificity of 97.6%. When comparing SICUS and TUS with MRE, agreement for the presence of lesions was substantial (κ=0.63) and moderate (κ=0.53) respectively. Agreement between SICUS and MRE was substantial for detecting strictures (κ=0.77) and dilatation (κ=0.68).</w:t>
      </w:r>
    </w:p>
    <w:p w:rsidR="00F30794" w:rsidRPr="006C096F" w:rsidRDefault="00F30794" w:rsidP="00F30794">
      <w:pPr>
        <w:pStyle w:val="PlainText"/>
        <w:spacing w:line="480" w:lineRule="auto"/>
        <w:rPr>
          <w:rFonts w:ascii="Arial" w:hAnsi="Arial" w:cs="Arial"/>
          <w:b/>
        </w:rPr>
      </w:pPr>
      <w:r w:rsidRPr="006C096F">
        <w:rPr>
          <w:rFonts w:ascii="Arial" w:hAnsi="Arial" w:cs="Arial"/>
          <w:b/>
        </w:rPr>
        <w:t>Conclusion</w:t>
      </w:r>
      <w:r w:rsidR="00D546DC" w:rsidRPr="006C096F">
        <w:rPr>
          <w:rFonts w:ascii="Arial" w:hAnsi="Arial" w:cs="Arial"/>
          <w:b/>
        </w:rPr>
        <w:t>s</w:t>
      </w:r>
    </w:p>
    <w:p w:rsidR="00F30794" w:rsidRPr="006C096F" w:rsidRDefault="00F30794" w:rsidP="00F30794">
      <w:pPr>
        <w:pStyle w:val="PlainText"/>
        <w:spacing w:line="480" w:lineRule="auto"/>
        <w:rPr>
          <w:rFonts w:ascii="Arial" w:hAnsi="Arial" w:cs="Arial"/>
        </w:rPr>
      </w:pPr>
      <w:r w:rsidRPr="006C096F">
        <w:rPr>
          <w:rFonts w:ascii="Arial" w:hAnsi="Arial" w:cs="Arial"/>
        </w:rPr>
        <w:t>SICUS offers a radiation-free alternative for assessing paediatric small bowel CD, with diagnostic accuracy that is comparable to MRE and IC, supporting its wider use in routine practice.</w:t>
      </w:r>
    </w:p>
    <w:p w:rsidR="00F30794" w:rsidRPr="006C096F" w:rsidRDefault="00F30794" w:rsidP="00F30794">
      <w:pPr>
        <w:pStyle w:val="PlainText"/>
        <w:spacing w:line="480" w:lineRule="auto"/>
        <w:rPr>
          <w:rFonts w:ascii="Arial" w:hAnsi="Arial" w:cs="Arial"/>
        </w:rPr>
      </w:pPr>
    </w:p>
    <w:p w:rsidR="00FD18E8" w:rsidRPr="006C096F" w:rsidRDefault="00FD18E8" w:rsidP="00FD18E8">
      <w:pPr>
        <w:spacing w:line="480" w:lineRule="auto"/>
        <w:rPr>
          <w:rFonts w:ascii="Arial" w:hAnsi="Arial" w:cs="Arial"/>
          <w:b/>
          <w:sz w:val="28"/>
          <w:szCs w:val="28"/>
        </w:rPr>
      </w:pPr>
      <w:r w:rsidRPr="006C096F">
        <w:rPr>
          <w:rFonts w:ascii="Arial" w:hAnsi="Arial" w:cs="Arial"/>
          <w:b/>
          <w:sz w:val="28"/>
          <w:szCs w:val="28"/>
        </w:rPr>
        <w:lastRenderedPageBreak/>
        <w:t>Keywords</w:t>
      </w:r>
    </w:p>
    <w:p w:rsidR="00FD18E8" w:rsidRPr="006C096F" w:rsidRDefault="00FC7C02" w:rsidP="00FD18E8">
      <w:pPr>
        <w:spacing w:line="480" w:lineRule="auto"/>
        <w:rPr>
          <w:rFonts w:ascii="Arial" w:hAnsi="Arial" w:cs="Arial"/>
        </w:rPr>
      </w:pPr>
      <w:r w:rsidRPr="006C096F">
        <w:rPr>
          <w:rFonts w:ascii="Arial" w:hAnsi="Arial" w:cs="Arial"/>
        </w:rPr>
        <w:t>Crohn’s disease, Gastroenterology, Imaging, Paediatric Crohn’s disease, Small bowel, Small intestine, Ultrasound</w:t>
      </w:r>
    </w:p>
    <w:p w:rsidR="00F30794" w:rsidRPr="006C096F" w:rsidRDefault="007502A9" w:rsidP="00F30794">
      <w:pPr>
        <w:spacing w:line="480" w:lineRule="auto"/>
        <w:rPr>
          <w:rFonts w:ascii="Arial" w:hAnsi="Arial" w:cs="Arial"/>
          <w:b/>
          <w:sz w:val="28"/>
          <w:szCs w:val="28"/>
        </w:rPr>
      </w:pPr>
      <w:r w:rsidRPr="006C096F">
        <w:rPr>
          <w:rFonts w:ascii="Arial" w:hAnsi="Arial" w:cs="Arial"/>
          <w:b/>
          <w:sz w:val="28"/>
          <w:szCs w:val="28"/>
        </w:rPr>
        <w:t>I</w:t>
      </w:r>
      <w:r w:rsidR="00F30794" w:rsidRPr="006C096F">
        <w:rPr>
          <w:rFonts w:ascii="Arial" w:hAnsi="Arial" w:cs="Arial"/>
          <w:b/>
          <w:sz w:val="28"/>
          <w:szCs w:val="28"/>
        </w:rPr>
        <w:t>ntroduction</w:t>
      </w:r>
    </w:p>
    <w:p w:rsidR="00F30794" w:rsidRPr="006C096F" w:rsidRDefault="00F30794" w:rsidP="00F30794">
      <w:pPr>
        <w:spacing w:line="480" w:lineRule="auto"/>
        <w:ind w:firstLine="720"/>
        <w:rPr>
          <w:rFonts w:ascii="Arial" w:hAnsi="Arial" w:cs="Arial"/>
        </w:rPr>
      </w:pPr>
      <w:r w:rsidRPr="006C096F">
        <w:rPr>
          <w:rFonts w:ascii="Arial" w:hAnsi="Arial" w:cs="Arial"/>
        </w:rPr>
        <w:t>Crohn’s disease (CD) occurs in approximately 4 children per 100,000 in Europe and North America, and its incidence is rising.</w:t>
      </w:r>
      <w:r w:rsidR="00FE4984" w:rsidRPr="006C096F">
        <w:rPr>
          <w:rFonts w:ascii="Arial" w:hAnsi="Arial" w:cs="Arial"/>
        </w:rPr>
        <w:fldChar w:fldCharType="begin">
          <w:fldData xml:space="preserve">PEVuZE5vdGU+PENpdGU+PEF1dGhvcj5CZW5jaGltb2w8L0F1dGhvcj48WWVhcj4yMDExPC9ZZWFy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DIzLTM5PC9wYWdlcz48dm9sdW1lPjE3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OTk5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A2LTEzPC9wYWdlcz48dm9s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CZW5jaGltb2w8L0F1dGhvcj48WWVhcj4yMDExPC9ZZWFy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DIzLTM5PC9wYWdlcz48dm9sdW1lPjE3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OTk5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A2LTEzPC9wYWdlcz48dm9s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00FE4984" w:rsidRPr="006C096F">
        <w:rPr>
          <w:rFonts w:ascii="Arial" w:hAnsi="Arial" w:cs="Arial"/>
        </w:rPr>
      </w:r>
      <w:r w:rsidR="00FE4984" w:rsidRPr="006C096F">
        <w:rPr>
          <w:rFonts w:ascii="Arial" w:hAnsi="Arial" w:cs="Arial"/>
        </w:rPr>
        <w:fldChar w:fldCharType="separate"/>
      </w:r>
      <w:r w:rsidR="00FE4984" w:rsidRPr="006C096F">
        <w:rPr>
          <w:rFonts w:ascii="Arial" w:hAnsi="Arial" w:cs="Arial"/>
          <w:noProof/>
          <w:vertAlign w:val="superscript"/>
        </w:rPr>
        <w:t>1-3</w:t>
      </w:r>
      <w:r w:rsidR="00FE4984" w:rsidRPr="006C096F">
        <w:rPr>
          <w:rFonts w:ascii="Arial" w:hAnsi="Arial" w:cs="Arial"/>
        </w:rPr>
        <w:fldChar w:fldCharType="end"/>
      </w:r>
      <w:r w:rsidRPr="006C096F">
        <w:rPr>
          <w:rFonts w:ascii="Arial" w:hAnsi="Arial" w:cs="Arial"/>
        </w:rPr>
        <w:t xml:space="preserve"> CD affects the small bowel in as many as two thirds of cases in children.</w:t>
      </w:r>
      <w:r w:rsidR="00FE4984" w:rsidRPr="006C096F">
        <w:rPr>
          <w:rFonts w:ascii="Arial" w:hAnsi="Arial" w:cs="Arial"/>
        </w:rPr>
        <w:fldChar w:fldCharType="begin"/>
      </w:r>
      <w:r w:rsidR="00FE4984" w:rsidRPr="006C096F">
        <w:rPr>
          <w:rFonts w:ascii="Arial" w:hAnsi="Arial" w:cs="Arial"/>
        </w:rPr>
        <w:instrText xml:space="preserve"> ADDIN EN.CITE &lt;EndNote&gt;&lt;Cite&gt;&lt;Author&gt;Diefenbach&lt;/Author&gt;&lt;Year&gt;2006&lt;/Year&gt;&lt;RecNum&gt;11010&lt;/RecNum&gt;&lt;DisplayText&gt;&lt;style face="superscript"&gt;4&lt;/style&gt;&lt;/DisplayText&gt;&lt;record&gt;&lt;rec-number&gt;11010&lt;/rec-number&gt;&lt;foreign-keys&gt;&lt;key app="EN" db-id="rvw2wdt5u2tztfedasvx2drjrwss5sa9t5rw" timestamp="1530644508"&gt;11010&lt;/key&gt;&lt;/foreign-keys&gt;&lt;ref-type name="Journal Article"&gt;17&lt;/ref-type&gt;&lt;contributors&gt;&lt;authors&gt;&lt;author&gt;Diefenbach, K. A.&lt;/author&gt;&lt;author&gt;Breuer, C. K.&lt;/author&gt;&lt;/authors&gt;&lt;/contributors&gt;&lt;auth-address&gt;Department of Surgery, Yale University School of Medicine, Division of Pediatric Surgery, 330 Cedar Street, Rm. 132 FMB, North Haven, CT 06520, USA.&lt;/auth-address&gt;&lt;titles&gt;&lt;title&gt;Pediatric inflammatory bowel disease&lt;/title&gt;&lt;secondary-title&gt;World J Gastroenterol&lt;/secondary-title&gt;&lt;/titles&gt;&lt;periodical&gt;&lt;full-title&gt;World J Gastroenterol&lt;/full-title&gt;&lt;abbr-1&gt;World journal of gastroenterology : WJG&lt;/abbr-1&gt;&lt;/periodical&gt;&lt;pages&gt;3204-12&lt;/pages&gt;&lt;volume&gt;12&lt;/volume&gt;&lt;number&gt;20&lt;/number&gt;&lt;keywords&gt;&lt;keyword&gt;Adolescent&lt;/keyword&gt;&lt;keyword&gt;Age Factors&lt;/keyword&gt;&lt;keyword&gt;Algorithms&lt;/keyword&gt;&lt;keyword&gt;Anti-Inflammatory Agents/therapeutic use&lt;/keyword&gt;&lt;keyword&gt;Child&lt;/keyword&gt;&lt;keyword&gt;Child, Preschool&lt;/keyword&gt;&lt;keyword&gt;Colitis, Ulcerative/diagnosis/pathology&lt;/keyword&gt;&lt;keyword&gt;Crohn Disease/diagnosis/pathology&lt;/keyword&gt;&lt;keyword&gt;Diagnosis, Differential&lt;/keyword&gt;&lt;keyword&gt;Digestive System Surgical Procedures&lt;/keyword&gt;&lt;keyword&gt;Disease Progression&lt;/keyword&gt;&lt;keyword&gt;Humans&lt;/keyword&gt;&lt;keyword&gt;Infant&lt;/keyword&gt;&lt;keyword&gt;Inflammatory Bowel Diseases/*diagnosis/pathology/psychology/*therapy&lt;/keyword&gt;&lt;keyword&gt;Prognosis&lt;/keyword&gt;&lt;/keywords&gt;&lt;dates&gt;&lt;year&gt;2006&lt;/year&gt;&lt;pub-dates&gt;&lt;date&gt;May 28&lt;/date&gt;&lt;/pub-dates&gt;&lt;/dates&gt;&lt;isbn&gt;1007-9327 (Print)&amp;#xD;1007-9327 (Linking)&lt;/isbn&gt;&lt;accession-num&gt;16718840&lt;/accession-num&gt;&lt;urls&gt;&lt;related-urls&gt;&lt;url&gt;https://www.ncbi.nlm.nih.gov/pubmed/16718840&lt;/url&gt;&lt;/related-urls&gt;&lt;/urls&gt;&lt;custom2&gt;PMC4087963&lt;/custom2&gt;&lt;/record&gt;&lt;/Cite&gt;&lt;/EndNote&gt;</w:instrText>
      </w:r>
      <w:r w:rsidR="00FE4984" w:rsidRPr="006C096F">
        <w:rPr>
          <w:rFonts w:ascii="Arial" w:hAnsi="Arial" w:cs="Arial"/>
        </w:rPr>
        <w:fldChar w:fldCharType="separate"/>
      </w:r>
      <w:r w:rsidR="00FE4984" w:rsidRPr="006C096F">
        <w:rPr>
          <w:rFonts w:ascii="Arial" w:hAnsi="Arial" w:cs="Arial"/>
          <w:noProof/>
          <w:vertAlign w:val="superscript"/>
        </w:rPr>
        <w:t>4</w:t>
      </w:r>
      <w:r w:rsidR="00FE4984" w:rsidRPr="006C096F">
        <w:rPr>
          <w:rFonts w:ascii="Arial" w:hAnsi="Arial" w:cs="Arial"/>
        </w:rPr>
        <w:fldChar w:fldCharType="end"/>
      </w:r>
      <w:r w:rsidRPr="006C096F">
        <w:rPr>
          <w:rFonts w:ascii="Arial" w:hAnsi="Arial" w:cs="Arial"/>
        </w:rPr>
        <w:t xml:space="preserve"> Diagnosis is often difficult since children may not present with the classical triad of diarrhoea, pain and weight loss.</w:t>
      </w:r>
      <w:r w:rsidR="00FE4984" w:rsidRPr="006C096F">
        <w:rPr>
          <w:rFonts w:ascii="Arial" w:hAnsi="Arial" w:cs="Arial"/>
        </w:rPr>
        <w:fldChar w:fldCharType="begin">
          <w:fldData xml:space="preserve">PEVuZE5vdGU+PENpdGU+PEF1dGhvcj5TYXdjemVua288L0F1dGhvcj48WWVhcj4yMDAzPC9ZZWFy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OTk1LTEwMDA8L3BhZ2VzPjx2b2x1bWU+ODg8L3ZvbHVtZT48bnVtYmVyPjExPC9udW1iZXI+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=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TYXdjemVua288L0F1dGhvcj48WWVhcj4yMDAzPC9ZZWFy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OTk1LTEwMDA8L3BhZ2VzPjx2b2x1bWU+ODg8L3ZvbHVtZT48bnVtYmVyPjExPC9udW1iZXI+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=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00FE4984" w:rsidRPr="006C096F">
        <w:rPr>
          <w:rFonts w:ascii="Arial" w:hAnsi="Arial" w:cs="Arial"/>
        </w:rPr>
      </w:r>
      <w:r w:rsidR="00FE4984" w:rsidRPr="006C096F">
        <w:rPr>
          <w:rFonts w:ascii="Arial" w:hAnsi="Arial" w:cs="Arial"/>
        </w:rPr>
        <w:fldChar w:fldCharType="separate"/>
      </w:r>
      <w:r w:rsidR="00FE4984" w:rsidRPr="006C096F">
        <w:rPr>
          <w:rFonts w:ascii="Arial" w:hAnsi="Arial" w:cs="Arial"/>
          <w:noProof/>
          <w:vertAlign w:val="superscript"/>
        </w:rPr>
        <w:t>5</w:t>
      </w:r>
      <w:r w:rsidR="00FE4984" w:rsidRPr="006C096F">
        <w:rPr>
          <w:rFonts w:ascii="Arial" w:hAnsi="Arial" w:cs="Arial"/>
        </w:rPr>
        <w:fldChar w:fldCharType="end"/>
      </w:r>
      <w:r w:rsidRPr="006C096F">
        <w:rPr>
          <w:rFonts w:ascii="Arial" w:hAnsi="Arial" w:cs="Arial"/>
        </w:rPr>
        <w:t xml:space="preserve"> Delays in diagnosis and treatment can lead to growth retardation and pubertal delay, often advanced by the time a diagnosis is made.</w:t>
      </w:r>
      <w:r w:rsidR="00FE4984" w:rsidRPr="006C096F">
        <w:rPr>
          <w:rFonts w:ascii="Arial" w:hAnsi="Arial" w:cs="Arial"/>
        </w:rPr>
        <w:fldChar w:fldCharType="begin">
          <w:fldData xml:space="preserve">PEVuZE5vdGU+PENpdGU+PEF1dGhvcj5LaW08L0F1dGhvcj48WWVhcj4yMDA0PC9ZZWFyPjxSZWNO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AtNjA8L3BhZ2VzPjx2b2x1bWU+MTI2PC92b2x1bWU+PG51bWJlcj42PC9udW1i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E2NS03MzwvcGFnZXM+PHZvbHVtZT4xODwvdm9sdW1lPjxu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LaW08L0F1dGhvcj48WWVhcj4yMDA0PC9ZZWFyPjxSZWNO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AtNjA8L3BhZ2VzPjx2b2x1bWU+MTI2PC92b2x1bWU+PG51bWJlcj42PC9udW1i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E2NS03MzwvcGFnZXM+PHZvbHVtZT4xODwvdm9sdW1lPjxu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00FE4984" w:rsidRPr="006C096F">
        <w:rPr>
          <w:rFonts w:ascii="Arial" w:hAnsi="Arial" w:cs="Arial"/>
        </w:rPr>
      </w:r>
      <w:r w:rsidR="00FE4984" w:rsidRPr="006C096F">
        <w:rPr>
          <w:rFonts w:ascii="Arial" w:hAnsi="Arial" w:cs="Arial"/>
        </w:rPr>
        <w:fldChar w:fldCharType="separate"/>
      </w:r>
      <w:r w:rsidR="00FE4984" w:rsidRPr="006C096F">
        <w:rPr>
          <w:rFonts w:ascii="Arial" w:hAnsi="Arial" w:cs="Arial"/>
          <w:noProof/>
          <w:vertAlign w:val="superscript"/>
        </w:rPr>
        <w:t>6,7</w:t>
      </w:r>
      <w:r w:rsidR="00FE4984" w:rsidRPr="006C096F">
        <w:rPr>
          <w:rFonts w:ascii="Arial" w:hAnsi="Arial" w:cs="Arial"/>
        </w:rPr>
        <w:fldChar w:fldCharType="end"/>
      </w:r>
      <w:r w:rsidRPr="006C096F">
        <w:rPr>
          <w:rFonts w:ascii="Arial" w:hAnsi="Arial" w:cs="Arial"/>
        </w:rPr>
        <w:t xml:space="preserve"> There is also an increased risk of developing complications such as intestinal strictures and fistulae.</w:t>
      </w:r>
      <w:r w:rsidR="00FE4984" w:rsidRPr="006C096F">
        <w:rPr>
          <w:rFonts w:ascii="Arial" w:hAnsi="Arial" w:cs="Arial"/>
        </w:rPr>
        <w:fldChar w:fldCharType="begin">
          <w:fldData xml:space="preserve">PEVuZE5vdGU+PENpdGU+PEF1dGhvcj5DdWZmYXJpPC9BdXRob3I+PFllYXI+MjAwMjwvWWVhcj48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DdWZmYXJpPC9BdXRob3I+PFllYXI+MjAwMjwvWWVhcj48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00FE4984" w:rsidRPr="006C096F">
        <w:rPr>
          <w:rFonts w:ascii="Arial" w:hAnsi="Arial" w:cs="Arial"/>
        </w:rPr>
      </w:r>
      <w:r w:rsidR="00FE4984" w:rsidRPr="006C096F">
        <w:rPr>
          <w:rFonts w:ascii="Arial" w:hAnsi="Arial" w:cs="Arial"/>
        </w:rPr>
        <w:fldChar w:fldCharType="separate"/>
      </w:r>
      <w:r w:rsidR="00FE4984" w:rsidRPr="006C096F">
        <w:rPr>
          <w:rFonts w:ascii="Arial" w:hAnsi="Arial" w:cs="Arial"/>
          <w:noProof/>
          <w:vertAlign w:val="superscript"/>
        </w:rPr>
        <w:t>8-10</w:t>
      </w:r>
      <w:r w:rsidR="00FE4984" w:rsidRPr="006C096F">
        <w:rPr>
          <w:rFonts w:ascii="Arial" w:hAnsi="Arial" w:cs="Arial"/>
        </w:rPr>
        <w:fldChar w:fldCharType="end"/>
      </w:r>
    </w:p>
    <w:p w:rsidR="00F30794" w:rsidRPr="006C096F" w:rsidRDefault="00F30794" w:rsidP="00F30794">
      <w:pPr>
        <w:spacing w:line="480" w:lineRule="auto"/>
        <w:ind w:firstLine="720"/>
        <w:rPr>
          <w:rFonts w:ascii="Arial" w:hAnsi="Arial" w:cs="Arial"/>
        </w:rPr>
      </w:pPr>
      <w:r w:rsidRPr="006C096F">
        <w:rPr>
          <w:rFonts w:ascii="Arial" w:hAnsi="Arial" w:cs="Arial"/>
        </w:rPr>
        <w:t>The relapsing nature of CD necessitates intermittent, but lifelong radiological assessment, in the past commonly undertaken with small bowel follow-though (SBFT) and CT enterography.</w:t>
      </w:r>
      <w:r w:rsidR="00FE4984" w:rsidRPr="006C096F">
        <w:rPr>
          <w:rFonts w:ascii="Arial" w:hAnsi="Arial" w:cs="Arial"/>
        </w:rPr>
        <w:fldChar w:fldCharType="begin">
          <w:fldData xml:space="preserve">PEVuZE5vdGU+PENpdGU+PEF1dGhvcj5Ob3J0aCBBbWVyaWNhbiBTb2NpZXR5IGZvciBQZWRpYXRy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NjUzLTc0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Ob3J0aCBBbWVyaWNhbiBTb2NpZXR5IGZvciBQZWRpYXRy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NjUzLTc0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00FE4984" w:rsidRPr="006C096F">
        <w:rPr>
          <w:rFonts w:ascii="Arial" w:hAnsi="Arial" w:cs="Arial"/>
        </w:rPr>
      </w:r>
      <w:r w:rsidR="00FE4984" w:rsidRPr="006C096F">
        <w:rPr>
          <w:rFonts w:ascii="Arial" w:hAnsi="Arial" w:cs="Arial"/>
        </w:rPr>
        <w:fldChar w:fldCharType="separate"/>
      </w:r>
      <w:r w:rsidR="00FE4984" w:rsidRPr="006C096F">
        <w:rPr>
          <w:rFonts w:ascii="Arial" w:hAnsi="Arial" w:cs="Arial"/>
          <w:noProof/>
          <w:vertAlign w:val="superscript"/>
        </w:rPr>
        <w:t>11,12</w:t>
      </w:r>
      <w:r w:rsidR="00FE4984" w:rsidRPr="006C096F">
        <w:rPr>
          <w:rFonts w:ascii="Arial" w:hAnsi="Arial" w:cs="Arial"/>
        </w:rPr>
        <w:fldChar w:fldCharType="end"/>
      </w:r>
      <w:r w:rsidRPr="006C096F">
        <w:rPr>
          <w:rFonts w:ascii="Arial" w:hAnsi="Arial" w:cs="Arial"/>
        </w:rPr>
        <w:t xml:space="preserve"> However, retrospective studies have confirmed that both adults and children with CD may have high levels of cumulative exposure to diagnostic ionising radiation, drawing attention to the need for alternative, accurate, radiation-free techniques</w:t>
      </w:r>
      <w:r w:rsidR="00FE4984" w:rsidRPr="006C096F">
        <w:rPr>
          <w:rFonts w:ascii="Arial" w:hAnsi="Arial" w:cs="Arial"/>
        </w:rPr>
        <w:t>.</w:t>
      </w:r>
      <w:r w:rsidRPr="006C096F">
        <w:rPr>
          <w:rFonts w:ascii="Arial" w:hAnsi="Arial" w:cs="Arial"/>
        </w:rPr>
        <w:t xml:space="preserve"> </w:t>
      </w:r>
      <w:r w:rsidRPr="006C096F">
        <w:rPr>
          <w:rFonts w:ascii="Arial" w:hAnsi="Arial" w:cs="Arial"/>
        </w:rPr>
        <w:fldChar w:fldCharType="begin">
          <w:fldData xml:space="preserve">PEVuZE5vdGU+PENpdGU+PEF1dGhvcj5TYXVlcjwvQXV0aG9yPjxZZWFyPjIwMTE8L1llYXI+PFJl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jMyNi0z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NvbGl0aXMsIFVsY2VyYXRpdmUvKmRpYWdub3N0aWMgaW1h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TYXVlcjwvQXV0aG9yPjxZZWFyPjIwMTE8L1llYXI+PFJl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jMyNi0z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NvbGl0aXMsIFVsY2VyYXRpdmUvKmRpYWdub3N0aWMgaW1h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13-17</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 xml:space="preserve">In view of this, magnetic resonance </w:t>
      </w:r>
      <w:proofErr w:type="spellStart"/>
      <w:r w:rsidRPr="006C096F">
        <w:rPr>
          <w:rFonts w:ascii="Arial" w:hAnsi="Arial" w:cs="Arial"/>
        </w:rPr>
        <w:t>enterography</w:t>
      </w:r>
      <w:proofErr w:type="spellEnd"/>
      <w:r w:rsidRPr="006C096F">
        <w:rPr>
          <w:rFonts w:ascii="Arial" w:hAnsi="Arial" w:cs="Arial"/>
        </w:rPr>
        <w:t xml:space="preserve"> (MRE) is now more frequently employed to assess paediatric CD, providing an accurate tool to assess disease extent and distribution, depicting both intestinal and extra-intestinal disease-related complications</w:t>
      </w:r>
      <w:r w:rsidR="00FE4984" w:rsidRPr="006C096F">
        <w:rPr>
          <w:rFonts w:ascii="Arial" w:hAnsi="Arial" w:cs="Arial"/>
        </w:rPr>
        <w:t>.</w:t>
      </w:r>
      <w:r w:rsidRPr="006C096F">
        <w:rPr>
          <w:rFonts w:ascii="Arial" w:hAnsi="Arial" w:cs="Arial"/>
        </w:rPr>
        <w:fldChar w:fldCharType="begin">
          <w:fldData xml:space="preserve">PEVuZE5vdGU+PENpdGU+PEF1dGhvcj5Qb21lcnJpPC9BdXRob3I+PFllYXI+MjAxNzwvWWVhcj48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Qb21lcnJpPC9BdXRob3I+PFllYXI+MjAxNzwvWWVhcj48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18</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It is favoured due to its inherent multi-planar capability and ability to provide excellent soft-tissue contrast resolution without exposure to ionising radiation</w:t>
      </w:r>
      <w:r w:rsidR="00FE4984" w:rsidRPr="006C096F">
        <w:rPr>
          <w:rFonts w:ascii="Arial" w:hAnsi="Arial" w:cs="Arial"/>
        </w:rPr>
        <w:t>.</w:t>
      </w:r>
      <w:r w:rsidRPr="006C096F">
        <w:rPr>
          <w:rFonts w:ascii="Arial" w:hAnsi="Arial" w:cs="Arial"/>
        </w:rPr>
        <w:fldChar w:fldCharType="begin"/>
      </w:r>
      <w:r w:rsidR="00FE4984" w:rsidRPr="006C096F">
        <w:rPr>
          <w:rFonts w:ascii="Arial" w:hAnsi="Arial" w:cs="Arial"/>
        </w:rPr>
        <w:instrText xml:space="preserve"> ADDIN EN.CITE &lt;EndNote&gt;&lt;Cite&gt;&lt;Author&gt;Brenner&lt;/Author&gt;&lt;Year&gt;2008&lt;/Year&gt;&lt;RecNum&gt;11025&lt;/RecNum&gt;&lt;DisplayText&gt;&lt;style face="superscript"&gt;19&lt;/style&gt;&lt;/DisplayText&gt;&lt;record&gt;&lt;rec-number&gt;11025&lt;/rec-number&gt;&lt;foreign-keys&gt;&lt;key app="EN" db-id="rvw2wdt5u2tztfedasvx2drjrwss5sa9t5rw" timestamp="1530644508"&gt;11025&lt;/key&gt;&lt;/foreign-keys&gt;&lt;ref-type name="Journal Article"&gt;17&lt;/ref-type&gt;&lt;contributors&gt;&lt;authors&gt;&lt;author&gt;Brenner, D. J.&lt;/author&gt;&lt;/authors&gt;&lt;/contributors&gt;&lt;auth-address&gt;Center for Radiological Research, Columbia University Medical Center, 630 West 168 Street, New York, NY 10032, USA. djb3@columbia.edu&lt;/auth-address&gt;&lt;titles&gt;&lt;title&gt;Should computed tomography be the modality of choice for imaging Crohn&amp;apos;s disease in children? The radiation risk perspective&lt;/title&gt;&lt;secondary-title&gt;Gut&lt;/secondary-title&gt;&lt;/titles&gt;&lt;periodical&gt;&lt;full-title&gt;Gut&lt;/full-title&gt;&lt;abbr-1&gt;Gut&lt;/abbr-1&gt;&lt;/periodical&gt;&lt;pages&gt;1489-90&lt;/pages&gt;&lt;volume&gt;57&lt;/volume&gt;&lt;number&gt;11&lt;/number&gt;&lt;keywords&gt;&lt;keyword&gt;Adolescent&lt;/keyword&gt;&lt;keyword&gt;Adult&lt;/keyword&gt;&lt;keyword&gt;Age Factors&lt;/keyword&gt;&lt;keyword&gt;Child&lt;/keyword&gt;&lt;keyword&gt;Crohn Disease/*diagnostic imaging&lt;/keyword&gt;&lt;keyword&gt;Dose-Response Relationship, Radiation&lt;/keyword&gt;&lt;keyword&gt;Female&lt;/keyword&gt;&lt;keyword&gt;Gastrointestinal Neoplasms/*prevention &amp;amp; control&lt;/keyword&gt;&lt;keyword&gt;Humans&lt;/keyword&gt;&lt;keyword&gt;Intestine, Small/*diagnostic imaging&lt;/keyword&gt;&lt;keyword&gt;Magnetic Resonance Imaging&lt;/keyword&gt;&lt;keyword&gt;Male&lt;/keyword&gt;&lt;keyword&gt;Neoplasms, Radiation-Induced/*prevention &amp;amp; control&lt;/keyword&gt;&lt;keyword&gt;Risk Assessment&lt;/keyword&gt;&lt;keyword&gt;Tomography, X-Ray Computed/*adverse effects&lt;/keyword&gt;&lt;/keywords&gt;&lt;dates&gt;&lt;year&gt;2008&lt;/year&gt;&lt;pub-dates&gt;&lt;date&gt;Nov&lt;/date&gt;&lt;/pub-dates&gt;&lt;/dates&gt;&lt;isbn&gt;1468-3288 (Electronic)&amp;#xD;0017-5749 (Linking)&lt;/isbn&gt;&lt;accession-num&gt;18941001&lt;/accession-num&gt;&lt;urls&gt;&lt;related-urls&gt;&lt;url&gt;https://www.ncbi.nlm.nih.gov/pubmed/18941001&lt;/url&gt;&lt;/related-urls&gt;&lt;/urls&gt;&lt;electronic-resource-num&gt;10.1136/gut.2008.156265&lt;/electronic-resource-num&gt;&lt;/record&gt;&lt;/Cite&gt;&lt;/EndNote&gt;</w:instrText>
      </w:r>
      <w:r w:rsidRPr="006C096F">
        <w:rPr>
          <w:rFonts w:ascii="Arial" w:hAnsi="Arial" w:cs="Arial"/>
        </w:rPr>
        <w:fldChar w:fldCharType="separate"/>
      </w:r>
      <w:r w:rsidR="00FE4984" w:rsidRPr="006C096F">
        <w:rPr>
          <w:rFonts w:ascii="Arial" w:hAnsi="Arial" w:cs="Arial"/>
          <w:noProof/>
          <w:vertAlign w:val="superscript"/>
        </w:rPr>
        <w:t>19</w:t>
      </w:r>
      <w:r w:rsidRPr="006C096F">
        <w:rPr>
          <w:rFonts w:ascii="Arial" w:hAnsi="Arial" w:cs="Arial"/>
        </w:rPr>
        <w:fldChar w:fldCharType="end"/>
      </w:r>
      <w:r w:rsidRPr="006C096F">
        <w:rPr>
          <w:rFonts w:ascii="Arial" w:hAnsi="Arial" w:cs="Arial"/>
        </w:rPr>
        <w:t xml:space="preserve"> However, it is expensive, time-consuming and sometimes poorly tolerated, particularly in children who may not be able to lie still during the procedure without general anaesthetic.</w:t>
      </w:r>
    </w:p>
    <w:p w:rsidR="00F30794" w:rsidRPr="006C096F" w:rsidRDefault="00F30794" w:rsidP="00F30794">
      <w:pPr>
        <w:spacing w:after="120" w:line="480" w:lineRule="auto"/>
        <w:ind w:firstLine="720"/>
        <w:rPr>
          <w:rFonts w:ascii="Arial" w:hAnsi="Arial" w:cs="Arial"/>
        </w:rPr>
      </w:pPr>
      <w:r w:rsidRPr="006C096F">
        <w:rPr>
          <w:rFonts w:ascii="Arial" w:hAnsi="Arial" w:cs="Arial"/>
        </w:rPr>
        <w:t xml:space="preserve">Trans-abdominal ultrasound (TUS) has been used to evaluate small bowel CD in both children and adults but may be hampered by the presence of endoluminal gas, which </w:t>
      </w:r>
      <w:r w:rsidRPr="006C096F">
        <w:rPr>
          <w:rFonts w:ascii="Arial" w:hAnsi="Arial" w:cs="Arial"/>
        </w:rPr>
        <w:lastRenderedPageBreak/>
        <w:t>can obscure pathology</w:t>
      </w:r>
      <w:r w:rsidR="00FE4984" w:rsidRPr="006C096F">
        <w:rPr>
          <w:rFonts w:ascii="Arial" w:hAnsi="Arial" w:cs="Arial"/>
        </w:rPr>
        <w:t>.</w:t>
      </w:r>
      <w:r w:rsidRPr="006C096F">
        <w:rPr>
          <w:rFonts w:ascii="Arial" w:hAnsi="Arial" w:cs="Arial"/>
        </w:rPr>
        <w:fldChar w:fldCharType="begin">
          <w:fldData xml:space="preserve">PEVuZE5vdGU+PENpdGU+PEF1dGhvcj5QYXJlbnRlPC9BdXRob3I+PFllYXI+MjAwMjwvWWVhcj48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DkwLTU8L3BhZ2VzPjx2b2x1bWU+NTA8L3ZvbHVtZT48bnVtYmVyPjQ8L251bWJl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QYXJlbnRlPC9BdXRob3I+PFllYXI+MjAwMjwvWWVhcj48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DkwLTU8L3BhZ2VzPjx2b2x1bWU+NTA8L3ZvbHVtZT48bnVtYmVyPjQ8L251bWJl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20,21</w:t>
      </w:r>
      <w:r w:rsidRPr="006C096F">
        <w:rPr>
          <w:rFonts w:ascii="Arial" w:hAnsi="Arial" w:cs="Arial"/>
        </w:rPr>
        <w:fldChar w:fldCharType="end"/>
      </w:r>
      <w:r w:rsidRPr="006C096F">
        <w:rPr>
          <w:rFonts w:ascii="Arial" w:hAnsi="Arial" w:cs="Arial"/>
        </w:rPr>
        <w:t xml:space="preserve"> Administering oral contrast before performing abdominal ultrasound distends the small bowel and improves bowel wall visualisation. S</w:t>
      </w:r>
      <w:r w:rsidR="00D546DC" w:rsidRPr="006C096F">
        <w:rPr>
          <w:rFonts w:ascii="Arial" w:hAnsi="Arial" w:cs="Arial"/>
        </w:rPr>
        <w:t>tudies</w:t>
      </w:r>
      <w:r w:rsidRPr="006C096F">
        <w:rPr>
          <w:rFonts w:ascii="Arial" w:hAnsi="Arial" w:cs="Arial"/>
        </w:rPr>
        <w:t xml:space="preserve"> </w:t>
      </w:r>
      <w:r w:rsidR="00D546DC" w:rsidRPr="006C096F">
        <w:rPr>
          <w:rFonts w:ascii="Arial" w:hAnsi="Arial" w:cs="Arial"/>
        </w:rPr>
        <w:t>have validated small intestinal (oral) contrast-enhanced ultrasonography (SICUS) in evaluating adult with Crohn’s disease</w:t>
      </w:r>
      <w:r w:rsidR="00FE4984" w:rsidRPr="006C096F">
        <w:rPr>
          <w:rFonts w:ascii="Arial" w:hAnsi="Arial" w:cs="Arial"/>
        </w:rPr>
        <w:t>,</w:t>
      </w:r>
      <w:r w:rsidRPr="006C096F">
        <w:rPr>
          <w:rFonts w:ascii="Arial" w:hAnsi="Arial" w:cs="Arial"/>
        </w:rPr>
        <w:fldChar w:fldCharType="begin">
          <w:fldData xml:space="preserve">PEVuZE5vdGU+PENpdGU+PEF1dGhvcj5LdW1hcjwvQXV0aG9yPjxZZWFyPjIwMTU8L1llYXI+PFJl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c0LTg0PC9wYWdlcz48dm9sdW1l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0Ni01MzwvcGFnZXM+PHZvbHVtZT4xMTwvdm9sdW1l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LdW1hcjwvQXV0aG9yPjxZZWFyPjIwMTU8L1llYXI+PFJl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c0LTg0PC9wYWdlcz48dm9sdW1l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0Ni01MzwvcGFnZXM+PHZvbHVtZT4xMTwvdm9sdW1l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22-25</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but very few studies in children, for whom this imaging technique is well suited, have been published and none have evaluated its use in routine clinical practice</w:t>
      </w:r>
      <w:r w:rsidR="00FE4984" w:rsidRPr="006C096F">
        <w:rPr>
          <w:rFonts w:ascii="Arial" w:hAnsi="Arial" w:cs="Arial"/>
        </w:rPr>
        <w:t>.</w:t>
      </w:r>
      <w:r w:rsidRPr="006C096F">
        <w:rPr>
          <w:rFonts w:ascii="Arial" w:hAnsi="Arial" w:cs="Arial"/>
        </w:rPr>
        <w:fldChar w:fldCharType="begin">
          <w:fldData xml:space="preserve">PEVuZE5vdGU+PENpdGU+PEF1dGhvcj5QYWxsb3R0YTwvQXV0aG9yPjxZZWFyPjIwMTM8L1llYXI+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c4LTg0IGUxPC9wYWdlcz48dm9sdW1lPjE2Mzwvdm9sdW1lPjxudW1iZXI+MzwvbnVtYmVyPjxr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ZGF0ZXM+PHllYXI+MjAxNDwveWVhcj48cHViLWRhdGVzPjxkYXRlPkF1ZyA5PC9kYXRlPjwv
cHViLWRhdGVzPjwvZGF0ZXM+PGlzYm4+MTA5Ny02Nzc5IChFbGVjdHJvbmljKSYjeEQ7MDAxNi01
MTA3IChMaW5raW5nKTwvaXNibj48YWNjZXNzaW9uLW51bT4yNTExNTM2MzwvYWNjZXNzaW9uLW51
bT48dXJscz48cmVsYXRlZC11cmxzPjx1cmw+aHR0cDovL3d3dy5uY2JpLm5sbS5uaWguZ292L3B1
Ym1lZC8yNTExNTM2MzwvdXJsPjwvcmVsYXRlZC11cmxzPjwvdXJscz48ZWxlY3Ryb25pYy1yZXNv
dXJjZS1udW0+MTAuMTAxNi9qLmdpZS4yMDE0LjA3LjAwOTwvZWxlY3Ryb25pYy1yZXNvdXJjZS1u
dW0+PC9yZWNvcmQ+PC9DaXRlPjwvRW5kTm90ZT5=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QYWxsb3R0YTwvQXV0aG9yPjxZZWFyPjIwMTM8L1llYXI+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c4LTg0IGUxPC9wYWdlcz48dm9sdW1lPjE2Mzwvdm9sdW1lPjxudW1iZXI+MzwvbnVtYmVyPjxr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ZGF0ZXM+PHllYXI+MjAxNDwveWVhcj48cHViLWRhdGVzPjxkYXRlPkF1ZyA5PC9kYXRlPjwv
cHViLWRhdGVzPjwvZGF0ZXM+PGlzYm4+MTA5Ny02Nzc5IChFbGVjdHJvbmljKSYjeEQ7MDAxNi01
MTA3IChMaW5raW5nKTwvaXNibj48YWNjZXNzaW9uLW51bT4yNTExNTM2MzwvYWNjZXNzaW9uLW51
bT48dXJscz48cmVsYXRlZC11cmxzPjx1cmw+aHR0cDovL3d3dy5uY2JpLm5sbS5uaWguZ292L3B1
Ym1lZC8yNTExNTM2MzwvdXJsPjwvcmVsYXRlZC11cmxzPjwvdXJscz48ZWxlY3Ryb25pYy1yZXNv
dXJjZS1udW0+MTAuMTAxNi9qLmdpZS4yMDE0LjA3LjAwOTwvZWxlY3Ryb25pYy1yZXNvdXJjZS1u
dW0+PC9yZWNvcmQ+PC9DaXRlPjwvRW5kTm90ZT5=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26,27</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Here, we describe our 5-year experience of SICUS in routine clinical practice, introduced as part of service improvement at a single regional referral centre, retrospectively comparing its diagnostic accuracy to conventional TUS, MRE and IC in evaluating children and adolescents with suspected or established CD.</w:t>
      </w:r>
    </w:p>
    <w:p w:rsidR="00F30794" w:rsidRPr="006C096F" w:rsidRDefault="00F30794" w:rsidP="00F30794">
      <w:pPr>
        <w:spacing w:after="120" w:line="480" w:lineRule="auto"/>
        <w:rPr>
          <w:rFonts w:ascii="Arial" w:hAnsi="Arial" w:cs="Arial"/>
          <w:b/>
        </w:rPr>
      </w:pPr>
    </w:p>
    <w:p w:rsidR="00F30794" w:rsidRPr="006C096F" w:rsidRDefault="00F30794" w:rsidP="00F30794">
      <w:pPr>
        <w:rPr>
          <w:rFonts w:ascii="Arial" w:hAnsi="Arial" w:cs="Arial"/>
          <w:b/>
          <w:sz w:val="28"/>
          <w:szCs w:val="28"/>
        </w:rPr>
      </w:pPr>
      <w:r w:rsidRPr="006C096F">
        <w:rPr>
          <w:rFonts w:ascii="Arial" w:hAnsi="Arial" w:cs="Arial"/>
          <w:b/>
          <w:sz w:val="28"/>
          <w:szCs w:val="28"/>
        </w:rPr>
        <w:br w:type="page"/>
      </w:r>
    </w:p>
    <w:p w:rsidR="00F30794" w:rsidRPr="006C096F" w:rsidRDefault="00F30794" w:rsidP="00F30794">
      <w:pPr>
        <w:spacing w:after="120" w:line="480" w:lineRule="auto"/>
        <w:rPr>
          <w:rFonts w:ascii="Arial" w:hAnsi="Arial" w:cs="Arial"/>
          <w:b/>
          <w:sz w:val="28"/>
          <w:szCs w:val="28"/>
        </w:rPr>
      </w:pPr>
      <w:r w:rsidRPr="006C096F">
        <w:rPr>
          <w:rFonts w:ascii="Arial" w:hAnsi="Arial" w:cs="Arial"/>
          <w:b/>
          <w:sz w:val="28"/>
          <w:szCs w:val="28"/>
        </w:rPr>
        <w:lastRenderedPageBreak/>
        <w:t>Methods</w:t>
      </w:r>
    </w:p>
    <w:p w:rsidR="00F30794" w:rsidRPr="006C096F" w:rsidRDefault="00F30794" w:rsidP="00F30794">
      <w:pPr>
        <w:spacing w:after="240" w:line="480" w:lineRule="auto"/>
        <w:ind w:firstLine="720"/>
        <w:rPr>
          <w:rFonts w:ascii="Arial" w:hAnsi="Arial" w:cs="Arial"/>
        </w:rPr>
      </w:pPr>
      <w:r w:rsidRPr="006C096F">
        <w:rPr>
          <w:rFonts w:ascii="Arial" w:hAnsi="Arial" w:cs="Arial"/>
        </w:rPr>
        <w:t>The study protocol was approved by the hospital local ethics and research and development committees as part of an on-going local audit of service development. Patient confidentiality was maintained through anonymisation of collected data. We followed the Standards for Reporting of Diagnostic Accuracy (STARD) criteria for reporting studies considering diagnostic accuracy</w:t>
      </w:r>
      <w:r w:rsidR="00FE4984" w:rsidRPr="006C096F">
        <w:rPr>
          <w:rFonts w:ascii="Arial" w:hAnsi="Arial" w:cs="Arial"/>
        </w:rPr>
        <w:t>.</w:t>
      </w:r>
      <w:r w:rsidRPr="006C096F">
        <w:rPr>
          <w:rFonts w:ascii="Arial" w:hAnsi="Arial" w:cs="Arial"/>
        </w:rPr>
        <w:fldChar w:fldCharType="begin">
          <w:fldData xml:space="preserve">PEVuZE5vdGU+PENpdGU+PEF1dGhvcj5Cb3NzdXl0PC9BdXRob3I+PFllYXI+MjAwMzwvWWVhcj48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MjQt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Cb3NzdXl0PC9BdXRob3I+PFllYXI+MjAwMzwvWWVhcj48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MjQt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28</w:t>
      </w:r>
      <w:r w:rsidRPr="006C096F">
        <w:rPr>
          <w:rFonts w:ascii="Arial" w:hAnsi="Arial" w:cs="Arial"/>
        </w:rPr>
        <w:fldChar w:fldCharType="end"/>
      </w:r>
      <w:r w:rsidRPr="006C096F">
        <w:rPr>
          <w:rFonts w:ascii="Arial" w:hAnsi="Arial" w:cs="Arial"/>
        </w:rPr>
        <w:t xml:space="preserve"> </w:t>
      </w:r>
    </w:p>
    <w:p w:rsidR="00F30794" w:rsidRPr="006C096F" w:rsidRDefault="00F30794" w:rsidP="00F30794">
      <w:pPr>
        <w:spacing w:after="240" w:line="480" w:lineRule="auto"/>
        <w:rPr>
          <w:rFonts w:ascii="Arial" w:hAnsi="Arial" w:cs="Arial"/>
          <w:i/>
        </w:rPr>
      </w:pPr>
      <w:r w:rsidRPr="006C096F">
        <w:rPr>
          <w:rFonts w:ascii="Arial" w:hAnsi="Arial" w:cs="Arial"/>
          <w:i/>
        </w:rPr>
        <w:t>Study design and setting</w:t>
      </w:r>
    </w:p>
    <w:p w:rsidR="00F30794" w:rsidRPr="006C096F" w:rsidRDefault="00F30794" w:rsidP="00F30794">
      <w:pPr>
        <w:autoSpaceDE w:val="0"/>
        <w:autoSpaceDN w:val="0"/>
        <w:adjustRightInd w:val="0"/>
        <w:spacing w:after="0" w:line="480" w:lineRule="auto"/>
        <w:ind w:firstLine="720"/>
        <w:rPr>
          <w:rFonts w:ascii="Arial" w:hAnsi="Arial" w:cs="Arial"/>
        </w:rPr>
      </w:pPr>
      <w:r w:rsidRPr="006C096F">
        <w:rPr>
          <w:rFonts w:ascii="Arial" w:hAnsi="Arial" w:cs="Arial"/>
        </w:rPr>
        <w:t xml:space="preserve">Since January 2009, SICUS has been available to children and adolescents with signs and symptoms of small intestinal disease in addition to conventional </w:t>
      </w:r>
      <w:r w:rsidR="00CD49B8" w:rsidRPr="006C096F">
        <w:rPr>
          <w:rFonts w:ascii="Arial" w:hAnsi="Arial" w:cs="Arial"/>
        </w:rPr>
        <w:t>investigations and</w:t>
      </w:r>
      <w:r w:rsidRPr="006C096F">
        <w:rPr>
          <w:rFonts w:ascii="Arial" w:hAnsi="Arial" w:cs="Arial"/>
        </w:rPr>
        <w:t xml:space="preserve"> performed at the discretion of the responsible clinician. We retrospectively identified all patients less than 18 years of age who had been assessed by SICUS between January 2009 and December 2013 from the radiology information system database, cross-referenced with the ultrasound department’s booking diary to ensure a comprehensive dataset. We</w:t>
      </w:r>
      <w:r w:rsidR="00751DE8" w:rsidRPr="006C096F">
        <w:rPr>
          <w:rFonts w:ascii="Arial" w:hAnsi="Arial" w:cs="Arial"/>
        </w:rPr>
        <w:t xml:space="preserve"> also</w:t>
      </w:r>
      <w:r w:rsidRPr="006C096F">
        <w:rPr>
          <w:rFonts w:ascii="Arial" w:hAnsi="Arial" w:cs="Arial"/>
        </w:rPr>
        <w:t xml:space="preserve"> determined which of these patients with CD underwent bowel resection within 6 months of undergoing SICUS or MRE from electronic patient records. Their </w:t>
      </w:r>
      <w:r w:rsidR="00751DE8" w:rsidRPr="006C096F">
        <w:rPr>
          <w:rFonts w:ascii="Arial" w:hAnsi="Arial" w:cs="Arial"/>
        </w:rPr>
        <w:t>surgical notes</w:t>
      </w:r>
      <w:r w:rsidRPr="006C096F">
        <w:rPr>
          <w:rFonts w:ascii="Arial" w:hAnsi="Arial" w:cs="Arial"/>
        </w:rPr>
        <w:t xml:space="preserve"> were reviewed together with TUS, IC and MRE reports, performed within 6 months of the SICUS study (Figure 1). We collated demographic data, C-reactive protein (CRP), erythrocyte sedimentation rate (ESR) and faecal calprotectin (FC) within two weeks of each imaging investigation, as surrogate markers of disease severity. Radiological findings were compared to assess the accuracy and agreement of SICUS in diagnosing CD and its related complications including proximal dilatation.</w:t>
      </w:r>
    </w:p>
    <w:p w:rsidR="00F30794" w:rsidRPr="006C096F" w:rsidRDefault="00F30794" w:rsidP="00F30794">
      <w:pPr>
        <w:autoSpaceDE w:val="0"/>
        <w:autoSpaceDN w:val="0"/>
        <w:adjustRightInd w:val="0"/>
        <w:spacing w:after="0" w:line="480" w:lineRule="auto"/>
        <w:rPr>
          <w:rFonts w:ascii="Arial" w:hAnsi="Arial" w:cs="Arial"/>
        </w:rPr>
      </w:pPr>
    </w:p>
    <w:p w:rsidR="00F30794" w:rsidRPr="006C096F" w:rsidRDefault="00F30794" w:rsidP="00F30794">
      <w:pPr>
        <w:spacing w:after="240" w:line="480" w:lineRule="auto"/>
        <w:rPr>
          <w:rFonts w:ascii="Arial" w:hAnsi="Arial" w:cs="Arial"/>
          <w:i/>
        </w:rPr>
      </w:pPr>
      <w:r w:rsidRPr="006C096F">
        <w:rPr>
          <w:rFonts w:ascii="Arial" w:hAnsi="Arial" w:cs="Arial"/>
          <w:i/>
        </w:rPr>
        <w:t xml:space="preserve">Features of Crohn's disease </w:t>
      </w:r>
    </w:p>
    <w:p w:rsidR="00F30794" w:rsidRPr="006C096F" w:rsidRDefault="00F30794" w:rsidP="00F30794">
      <w:pPr>
        <w:spacing w:after="240" w:line="480" w:lineRule="auto"/>
        <w:ind w:firstLine="720"/>
        <w:rPr>
          <w:rFonts w:ascii="Arial" w:hAnsi="Arial" w:cs="Arial"/>
        </w:rPr>
      </w:pPr>
      <w:r w:rsidRPr="006C096F">
        <w:rPr>
          <w:rFonts w:ascii="Arial" w:hAnsi="Arial" w:cs="Arial"/>
        </w:rPr>
        <w:t xml:space="preserve">A diagnosis of small bowel CD was entertained if SICUS detected one or more of the following features in the context of a consistent clinical presentation: (1) increased bowel wall thickness ≥ 3 mm; (2) absence of peristalsis; (3) stiffened bowel loop, defined as an </w:t>
      </w:r>
      <w:r w:rsidRPr="006C096F">
        <w:rPr>
          <w:rFonts w:ascii="Arial" w:hAnsi="Arial" w:cs="Arial"/>
        </w:rPr>
        <w:lastRenderedPageBreak/>
        <w:t>intestinal loop that remained unchanged during trans-abdominal compression with the ultrasound probe; (4) presence of a stricture</w:t>
      </w:r>
      <w:bookmarkStart w:id="1" w:name="_GoBack"/>
      <w:bookmarkEnd w:id="1"/>
      <w:r w:rsidRPr="006C096F">
        <w:rPr>
          <w:rFonts w:ascii="Arial" w:hAnsi="Arial" w:cs="Arial"/>
        </w:rPr>
        <w:t>, fistula or abscess; (5) absence of wall stratification; (6) increased mural or mesenteric power Doppler (vascular) activity; (7) mesenteric lymph node hypertrophy; and (8) fat creep caused by mesenteric fat hypertrophy</w:t>
      </w:r>
      <w:r w:rsidR="00751DE8" w:rsidRPr="006C096F">
        <w:rPr>
          <w:rFonts w:ascii="Arial" w:hAnsi="Arial" w:cs="Arial"/>
        </w:rPr>
        <w:t>.</w:t>
      </w:r>
      <w:r w:rsidR="00751DE8" w:rsidRPr="006C096F">
        <w:rPr>
          <w:rFonts w:ascii="Arial" w:hAnsi="Arial" w:cs="Arial"/>
        </w:rPr>
        <w:fldChar w:fldCharType="begin">
          <w:fldData xml:space="preserve">PEVuZE5vdGU+PENpdGU+PEF1dGhvcj5LdW1hcjwvQXV0aG9yPjxZZWFyPjIwMTU8L1llYXI+PFJl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</w:fldData>
        </w:fldChar>
      </w:r>
      <w:r w:rsidR="00751DE8" w:rsidRPr="006C096F">
        <w:rPr>
          <w:rFonts w:ascii="Arial" w:hAnsi="Arial" w:cs="Arial"/>
        </w:rPr>
        <w:instrText xml:space="preserve"> ADDIN EN.CITE </w:instrText>
      </w:r>
      <w:r w:rsidR="00751DE8" w:rsidRPr="006C096F">
        <w:rPr>
          <w:rFonts w:ascii="Arial" w:hAnsi="Arial" w:cs="Arial"/>
        </w:rPr>
        <w:fldChar w:fldCharType="begin">
          <w:fldData xml:space="preserve">PEVuZE5vdGU+PENpdGU+PEF1dGhvcj5LdW1hcjwvQXV0aG9yPjxZZWFyPjIwMTU8L1llYXI+PFJl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</w:fldData>
        </w:fldChar>
      </w:r>
      <w:r w:rsidR="00751DE8" w:rsidRPr="006C096F">
        <w:rPr>
          <w:rFonts w:ascii="Arial" w:hAnsi="Arial" w:cs="Arial"/>
        </w:rPr>
        <w:instrText xml:space="preserve"> ADDIN EN.CITE.DATA </w:instrText>
      </w:r>
      <w:r w:rsidR="00751DE8" w:rsidRPr="006C096F">
        <w:rPr>
          <w:rFonts w:ascii="Arial" w:hAnsi="Arial" w:cs="Arial"/>
        </w:rPr>
      </w:r>
      <w:r w:rsidR="00751DE8" w:rsidRPr="006C096F">
        <w:rPr>
          <w:rFonts w:ascii="Arial" w:hAnsi="Arial" w:cs="Arial"/>
        </w:rPr>
        <w:fldChar w:fldCharType="end"/>
      </w:r>
      <w:r w:rsidR="00751DE8" w:rsidRPr="006C096F">
        <w:rPr>
          <w:rFonts w:ascii="Arial" w:hAnsi="Arial" w:cs="Arial"/>
        </w:rPr>
      </w:r>
      <w:r w:rsidR="00751DE8" w:rsidRPr="006C096F">
        <w:rPr>
          <w:rFonts w:ascii="Arial" w:hAnsi="Arial" w:cs="Arial"/>
        </w:rPr>
        <w:fldChar w:fldCharType="separate"/>
      </w:r>
      <w:r w:rsidR="00751DE8" w:rsidRPr="006C096F">
        <w:rPr>
          <w:rFonts w:ascii="Arial" w:hAnsi="Arial" w:cs="Arial"/>
          <w:noProof/>
          <w:vertAlign w:val="superscript"/>
        </w:rPr>
        <w:t>22</w:t>
      </w:r>
      <w:r w:rsidR="00751DE8" w:rsidRPr="006C096F">
        <w:rPr>
          <w:rFonts w:ascii="Arial" w:hAnsi="Arial" w:cs="Arial"/>
        </w:rPr>
        <w:fldChar w:fldCharType="end"/>
      </w:r>
      <w:r w:rsidRPr="006C096F">
        <w:rPr>
          <w:rFonts w:ascii="Arial" w:hAnsi="Arial" w:cs="Arial"/>
        </w:rPr>
        <w:t xml:space="preserve"> </w:t>
      </w:r>
    </w:p>
    <w:p w:rsidR="00F30794" w:rsidRPr="006C096F" w:rsidRDefault="00F30794" w:rsidP="00F30794">
      <w:pPr>
        <w:spacing w:after="240" w:line="480" w:lineRule="auto"/>
        <w:rPr>
          <w:rFonts w:ascii="Arial" w:hAnsi="Arial" w:cs="Arial"/>
        </w:rPr>
      </w:pPr>
      <w:r w:rsidRPr="006C096F">
        <w:rPr>
          <w:rFonts w:ascii="Arial" w:hAnsi="Arial" w:cs="Arial"/>
          <w:b/>
        </w:rPr>
        <w:t>Radiology</w:t>
      </w:r>
    </w:p>
    <w:p w:rsidR="00F30794" w:rsidRPr="006C096F" w:rsidRDefault="00F30794" w:rsidP="00F30794">
      <w:pPr>
        <w:spacing w:after="240" w:line="480" w:lineRule="auto"/>
        <w:rPr>
          <w:rFonts w:ascii="Arial" w:hAnsi="Arial" w:cs="Arial"/>
          <w:i/>
        </w:rPr>
      </w:pPr>
      <w:r w:rsidRPr="006C096F">
        <w:rPr>
          <w:rFonts w:ascii="Arial" w:hAnsi="Arial" w:cs="Arial"/>
          <w:i/>
        </w:rPr>
        <w:t>SICUS</w:t>
      </w:r>
    </w:p>
    <w:p w:rsidR="00F30794" w:rsidRPr="006C096F" w:rsidRDefault="00F30794" w:rsidP="00F30794">
      <w:pPr>
        <w:spacing w:after="240" w:line="480" w:lineRule="auto"/>
        <w:ind w:firstLine="720"/>
        <w:rPr>
          <w:rFonts w:ascii="Arial" w:hAnsi="Arial" w:cs="Arial"/>
        </w:rPr>
      </w:pPr>
      <w:r w:rsidRPr="006C096F">
        <w:rPr>
          <w:rFonts w:ascii="Arial" w:hAnsi="Arial" w:cs="Arial"/>
        </w:rPr>
        <w:t xml:space="preserve">After a 6 hour fast, a baseline ultrasound of the abdomen and pelvis was performed, using either an </w:t>
      </w:r>
      <w:proofErr w:type="spellStart"/>
      <w:r w:rsidRPr="006C096F">
        <w:rPr>
          <w:rFonts w:ascii="Arial" w:hAnsi="Arial" w:cs="Arial"/>
        </w:rPr>
        <w:t>Aplio</w:t>
      </w:r>
      <w:proofErr w:type="spellEnd"/>
      <w:r w:rsidRPr="006C096F">
        <w:rPr>
          <w:rFonts w:ascii="Arial" w:hAnsi="Arial" w:cs="Arial"/>
        </w:rPr>
        <w:t xml:space="preserve"> XG (Toshiba Medical Systems, Tochigi, Japan) with a 1.5-6MHz curvilinear array, or a Logic 9 (GE Healthcare, Milwaukee, WI, USA) with a 2-5MHz curvilinear array, to assess for any solid visceral pathology that might explain the patient’s presenting symptoms. Initial small bowel evaluation was also undertaken looking for any areas of bowel wall thickening, loss of normal wall stratification, or mesenteric thickening, using a combination of high-frequency curvilinear and linear transducers (3–9 and 6–11 MHz on the </w:t>
      </w:r>
      <w:proofErr w:type="spellStart"/>
      <w:r w:rsidRPr="006C096F">
        <w:rPr>
          <w:rFonts w:ascii="Arial" w:hAnsi="Arial" w:cs="Arial"/>
        </w:rPr>
        <w:t>Aplio</w:t>
      </w:r>
      <w:proofErr w:type="spellEnd"/>
      <w:r w:rsidRPr="006C096F">
        <w:rPr>
          <w:rFonts w:ascii="Arial" w:hAnsi="Arial" w:cs="Arial"/>
        </w:rPr>
        <w:t xml:space="preserve"> and 4–12 MHz on the Logic 9). The patient then consumed the contrast medium: paediatric formulation polyethylene glycol (</w:t>
      </w:r>
      <w:proofErr w:type="spellStart"/>
      <w:r w:rsidRPr="006C096F">
        <w:rPr>
          <w:rFonts w:ascii="Arial" w:hAnsi="Arial" w:cs="Arial"/>
        </w:rPr>
        <w:t>Movicol</w:t>
      </w:r>
      <w:proofErr w:type="spellEnd"/>
      <w:r w:rsidRPr="006C096F">
        <w:rPr>
          <w:rFonts w:ascii="Arial" w:hAnsi="Arial" w:cs="Arial"/>
        </w:rPr>
        <w:t xml:space="preserve">®). Each sachet of contrast medium was dissolved in 250 mL tap water in preparation for SICUS. For children less than 50kg, 1-3 sachets according to their weight were used at the discretion of the radiologist; otherwise 4 sachets were used. Intermittent scans were then performed over the next 30 minutes, or until the solution had moved through to the distal ileum. Features of the small bowel were confirmed by its location, mucosal fold pattern, and its motility. Adjacent bowel loops were displaced by graded compression and this also permitted bowel wall stiffness to be determined. Power Doppler was used for assessing intramural and adjacent mesenteric vascularity when considering abnormal loops of small bowel. For both ultrasound systems, the parameters were optimised toward low-volume flow while trying to avoid excessive flash artefact. A pulse repetition frequency (PRF) of 800 Hz was used, with a low-medium wall </w:t>
      </w:r>
      <w:r w:rsidRPr="006C096F">
        <w:rPr>
          <w:rFonts w:ascii="Arial" w:hAnsi="Arial" w:cs="Arial"/>
        </w:rPr>
        <w:lastRenderedPageBreak/>
        <w:t>filter and the gain adjusted to just below the noise floor. Scans were performed or supervised by 2 experienced radiologists with a sub-specialty interest in ultrasonography (JP and RA).</w:t>
      </w:r>
    </w:p>
    <w:p w:rsidR="00F30794" w:rsidRPr="006C096F" w:rsidRDefault="00F30794" w:rsidP="00F30794">
      <w:pPr>
        <w:spacing w:after="240" w:line="480" w:lineRule="auto"/>
        <w:rPr>
          <w:rFonts w:ascii="Arial" w:hAnsi="Arial" w:cs="Arial"/>
          <w:i/>
        </w:rPr>
      </w:pPr>
      <w:r w:rsidRPr="006C096F">
        <w:rPr>
          <w:rFonts w:ascii="Arial" w:hAnsi="Arial" w:cs="Arial"/>
          <w:i/>
        </w:rPr>
        <w:t>MRE</w:t>
      </w:r>
    </w:p>
    <w:p w:rsidR="00F30794" w:rsidRPr="006C096F" w:rsidRDefault="00F30794" w:rsidP="00F30794">
      <w:pPr>
        <w:spacing w:after="240" w:line="480" w:lineRule="auto"/>
        <w:ind w:firstLine="720"/>
        <w:rPr>
          <w:rFonts w:ascii="Arial" w:hAnsi="Arial" w:cs="Arial"/>
        </w:rPr>
      </w:pPr>
      <w:r w:rsidRPr="006C096F">
        <w:rPr>
          <w:rFonts w:ascii="Arial" w:hAnsi="Arial" w:cs="Arial"/>
        </w:rPr>
        <w:t xml:space="preserve">Scans were performed in a Siemens 1.5T scanner with an 8-channel body coil. All patients attended 90 minutes prior to the scan and were asked to drink an oral contrast mix comprising 1 litre of water (to fill the bowel), 4 scoops of </w:t>
      </w:r>
      <w:proofErr w:type="spellStart"/>
      <w:r w:rsidRPr="006C096F">
        <w:rPr>
          <w:rFonts w:ascii="Arial" w:hAnsi="Arial" w:cs="Arial"/>
        </w:rPr>
        <w:t>Vitaquick</w:t>
      </w:r>
      <w:proofErr w:type="spellEnd"/>
      <w:r w:rsidRPr="006C096F">
        <w:rPr>
          <w:rFonts w:ascii="Arial" w:hAnsi="Arial" w:cs="Arial"/>
        </w:rPr>
        <w:t xml:space="preserve">™ thickener and 5 mg of metoclopramide hydrochloride. Patients were instructed to drink the first cup quickly and the remainder gradually over 45 minutes. A drug history was taken to verify that there were no contraindications to the antimuscarinic hyoscine </w:t>
      </w:r>
      <w:proofErr w:type="spellStart"/>
      <w:r w:rsidRPr="006C096F">
        <w:rPr>
          <w:rFonts w:ascii="Arial" w:hAnsi="Arial" w:cs="Arial"/>
        </w:rPr>
        <w:t>butylbromide</w:t>
      </w:r>
      <w:proofErr w:type="spellEnd"/>
      <w:r w:rsidRPr="006C096F">
        <w:rPr>
          <w:rFonts w:ascii="Arial" w:hAnsi="Arial" w:cs="Arial"/>
        </w:rPr>
        <w:t xml:space="preserve"> (</w:t>
      </w:r>
      <w:proofErr w:type="spellStart"/>
      <w:r w:rsidRPr="006C096F">
        <w:rPr>
          <w:rFonts w:ascii="Arial" w:hAnsi="Arial" w:cs="Arial"/>
        </w:rPr>
        <w:t>Buscopan</w:t>
      </w:r>
      <w:proofErr w:type="spellEnd"/>
      <w:r w:rsidRPr="006C096F">
        <w:rPr>
          <w:rFonts w:ascii="Arial" w:hAnsi="Arial" w:cs="Arial"/>
        </w:rPr>
        <w:t>®), given to reduce intestinal motility. Patients and/or their parents were also made aware of potential adverse effects of mannitol and asked to empty their bladder prior to scanning.</w:t>
      </w:r>
    </w:p>
    <w:p w:rsidR="00F30794" w:rsidRPr="006C096F" w:rsidRDefault="00F30794" w:rsidP="00F30794">
      <w:pPr>
        <w:spacing w:after="240" w:line="480" w:lineRule="auto"/>
        <w:ind w:firstLine="720"/>
        <w:rPr>
          <w:rFonts w:ascii="Arial" w:hAnsi="Arial" w:cs="Arial"/>
        </w:rPr>
      </w:pPr>
      <w:r w:rsidRPr="006C096F">
        <w:rPr>
          <w:rFonts w:ascii="Arial" w:hAnsi="Arial" w:cs="Arial"/>
        </w:rPr>
        <w:t>Patients were positioned prone to reduce peristalsis and the number of imaging slices required. The following 3 sequences were obtained to image the entire small bowel; localisers, coronal 2D FIESTA, coronal T2 Fat Sat, coronal lava, Axial T2, coronal lava post contrast 30 seconds, coronal lava post contrast 70 seconds, and axial lava post contrast. Coronal T2 fat saturation, and axial lava were also acquired to image the terminal ileum exclusively. MRE was reported by JV and other members of the department.</w:t>
      </w:r>
    </w:p>
    <w:p w:rsidR="00F30794" w:rsidRPr="006C096F" w:rsidRDefault="00F30794" w:rsidP="00F30794">
      <w:pPr>
        <w:spacing w:after="240" w:line="480" w:lineRule="auto"/>
        <w:rPr>
          <w:rFonts w:ascii="Arial" w:hAnsi="Arial" w:cs="Arial"/>
          <w:b/>
        </w:rPr>
      </w:pPr>
      <w:r w:rsidRPr="006C096F">
        <w:rPr>
          <w:rFonts w:ascii="Arial" w:hAnsi="Arial" w:cs="Arial"/>
          <w:b/>
        </w:rPr>
        <w:t>Statistical analysis</w:t>
      </w:r>
    </w:p>
    <w:p w:rsidR="00F30794" w:rsidRPr="006C096F" w:rsidRDefault="00F30794" w:rsidP="00F30794">
      <w:pPr>
        <w:spacing w:after="240" w:line="480" w:lineRule="auto"/>
        <w:ind w:firstLine="720"/>
        <w:rPr>
          <w:rFonts w:ascii="Arial" w:hAnsi="Arial" w:cs="Arial"/>
          <w:b/>
        </w:rPr>
      </w:pPr>
      <w:r w:rsidRPr="006C096F">
        <w:rPr>
          <w:rFonts w:ascii="Arial" w:hAnsi="Arial" w:cs="Arial"/>
        </w:rPr>
        <w:t>The sensitivity and specificity of SICUS in identifying CD were calculated according to the final clinical diagnosis</w:t>
      </w:r>
      <w:r w:rsidR="004A262C" w:rsidRPr="006C096F">
        <w:rPr>
          <w:rFonts w:ascii="Arial" w:hAnsi="Arial" w:cs="Arial"/>
        </w:rPr>
        <w:t xml:space="preserve"> (gold standard)</w:t>
      </w:r>
      <w:r w:rsidRPr="006C096F">
        <w:rPr>
          <w:rFonts w:ascii="Arial" w:hAnsi="Arial" w:cs="Arial"/>
        </w:rPr>
        <w:t>, determined</w:t>
      </w:r>
      <w:r w:rsidR="004A262C" w:rsidRPr="006C096F">
        <w:rPr>
          <w:rFonts w:ascii="Arial" w:hAnsi="Arial" w:cs="Arial"/>
        </w:rPr>
        <w:t xml:space="preserve"> by the treating gastroenterologist, taking into account clinical history, examination findings, biochemical results and imaging findings other than those of </w:t>
      </w:r>
      <w:r w:rsidRPr="006C096F">
        <w:rPr>
          <w:rFonts w:ascii="Arial" w:hAnsi="Arial" w:cs="Arial"/>
        </w:rPr>
        <w:t>SICUS. Consistency between</w:t>
      </w:r>
      <w:r w:rsidRPr="006C096F">
        <w:t xml:space="preserve"> </w:t>
      </w:r>
      <w:r w:rsidRPr="006C096F">
        <w:rPr>
          <w:rFonts w:ascii="Arial" w:hAnsi="Arial" w:cs="Arial"/>
        </w:rPr>
        <w:t xml:space="preserve">investigations was tested by Cohen’s kappa coefficient statistical analysis (κ) with 0-0.20 indicating slight agreement, 0.21-0.40 fair, 0.41-0.60 moderate, 0.61-0.80 substantial and 0.81-1 almost perfect agreement. CRP, ESR and FC were compared by paired Student’s </w:t>
      </w:r>
      <w:r w:rsidRPr="006C096F">
        <w:rPr>
          <w:rFonts w:ascii="Arial" w:hAnsi="Arial" w:cs="Arial"/>
          <w:i/>
        </w:rPr>
        <w:t>t</w:t>
      </w:r>
      <w:r w:rsidRPr="006C096F">
        <w:rPr>
          <w:rFonts w:ascii="Arial" w:hAnsi="Arial" w:cs="Arial"/>
        </w:rPr>
        <w:t xml:space="preserve">-test. </w:t>
      </w:r>
    </w:p>
    <w:p w:rsidR="00F30794" w:rsidRPr="006C096F" w:rsidRDefault="00F30794" w:rsidP="00F30794">
      <w:pPr>
        <w:spacing w:line="480" w:lineRule="auto"/>
        <w:rPr>
          <w:rFonts w:ascii="Arial" w:hAnsi="Arial" w:cs="Arial"/>
          <w:b/>
          <w:sz w:val="28"/>
          <w:szCs w:val="28"/>
        </w:rPr>
      </w:pPr>
      <w:r w:rsidRPr="006C096F">
        <w:rPr>
          <w:rFonts w:ascii="Arial" w:hAnsi="Arial" w:cs="Arial"/>
          <w:b/>
          <w:sz w:val="28"/>
          <w:szCs w:val="28"/>
        </w:rPr>
        <w:lastRenderedPageBreak/>
        <w:t>Results</w:t>
      </w:r>
    </w:p>
    <w:p w:rsidR="00F30794" w:rsidRPr="006C096F" w:rsidRDefault="00F30794" w:rsidP="00F30794">
      <w:pPr>
        <w:spacing w:line="480" w:lineRule="auto"/>
        <w:ind w:firstLine="720"/>
        <w:rPr>
          <w:rFonts w:ascii="Arial" w:hAnsi="Arial" w:cs="Arial"/>
        </w:rPr>
      </w:pPr>
      <w:r w:rsidRPr="006C096F">
        <w:rPr>
          <w:rFonts w:ascii="Arial" w:hAnsi="Arial" w:cs="Arial"/>
        </w:rPr>
        <w:t>Ninety-three patients underwent SICUS during the study period (median age 15 years, range 2-17, 49 male) with 58 having suspected and 35 established CD.  Figure 2 illustrates small bowel complications identified by SICUS and MRE in a representative patient with CD.</w:t>
      </w:r>
    </w:p>
    <w:p w:rsidR="00F30794" w:rsidRPr="006C096F" w:rsidRDefault="00F30794" w:rsidP="00F30794">
      <w:pPr>
        <w:spacing w:after="120" w:line="480" w:lineRule="auto"/>
        <w:rPr>
          <w:rFonts w:ascii="Arial" w:hAnsi="Arial" w:cs="Arial"/>
        </w:rPr>
      </w:pPr>
      <w:r w:rsidRPr="006C096F">
        <w:rPr>
          <w:rFonts w:ascii="Arial" w:hAnsi="Arial" w:cs="Arial"/>
          <w:i/>
        </w:rPr>
        <w:t>SICUS vs MRE</w:t>
      </w:r>
    </w:p>
    <w:p w:rsidR="00F30794" w:rsidRPr="006C096F" w:rsidRDefault="00F30794" w:rsidP="00F30794">
      <w:pPr>
        <w:spacing w:after="120" w:line="480" w:lineRule="auto"/>
        <w:ind w:firstLine="720"/>
        <w:rPr>
          <w:rFonts w:ascii="Arial" w:hAnsi="Arial" w:cs="Arial"/>
        </w:rPr>
      </w:pPr>
      <w:r w:rsidRPr="006C096F">
        <w:rPr>
          <w:rFonts w:ascii="Arial" w:hAnsi="Arial" w:cs="Arial"/>
        </w:rPr>
        <w:t>Seventeen patients were assessed with both SICUS and MRE (median age 15.1 years, range 8-17, 10 male). No difference was found in markers of disease severity at the time of each radiological investigation; SICUS (CRP 24.4 ± 33.3, ESR 21.1 ± 22.8, FC 514.8 ± 830.5) and MRE (CRP 19.1 ± 18.4, ESR 26.9 ± 18.5, FC 1266.6 ± 1070.6), p = 0.18, 0.92 and 0.18, respectively. The mean interval between SICUS and MRE was 108.9 days ± SD 54.5. Comparative statistical data are provided in Table 1. Agreement between TUS and MRE was moderate (κ = 0.53) for the presence of lesions but substantial between SICUS and MRE (κ = 0.63). In our cohort, SICUS correctly identified 3/4 proximal bowel lesions and 9/10 distal small bowel lesions detected by MRE. Agreement between SICUS and MRE was substantial in detecting both strictures (κ = 0.77) and dilatation (κ = 0.68). SICUS identified 2 cases of small dilatation not identified by MRE.</w:t>
      </w:r>
    </w:p>
    <w:p w:rsidR="00F30794" w:rsidRPr="006C096F" w:rsidRDefault="00F30794" w:rsidP="00F30794">
      <w:pPr>
        <w:spacing w:line="480" w:lineRule="auto"/>
        <w:rPr>
          <w:rFonts w:ascii="Arial" w:hAnsi="Arial" w:cs="Arial"/>
          <w:i/>
        </w:rPr>
      </w:pPr>
      <w:r w:rsidRPr="006C096F">
        <w:rPr>
          <w:rFonts w:ascii="Arial" w:hAnsi="Arial" w:cs="Arial"/>
          <w:i/>
        </w:rPr>
        <w:t>TUS vs SICUS</w:t>
      </w:r>
    </w:p>
    <w:p w:rsidR="00F30794" w:rsidRPr="006C096F" w:rsidRDefault="00F30794" w:rsidP="00F30794">
      <w:pPr>
        <w:spacing w:line="480" w:lineRule="auto"/>
        <w:ind w:firstLine="720"/>
        <w:rPr>
          <w:rFonts w:ascii="Arial" w:hAnsi="Arial" w:cs="Arial"/>
          <w:i/>
        </w:rPr>
      </w:pPr>
      <w:r w:rsidRPr="006C096F">
        <w:rPr>
          <w:rFonts w:ascii="Arial" w:hAnsi="Arial" w:cs="Arial"/>
        </w:rPr>
        <w:t>When comparing sonographic findings before and after contrast administration, the sensitivity and specificity to detect CD small bowel lesions in those with suspected disease were 85.7% and 87.5% for TUS and 98.7% and 100% for SICUS. In patients with known CD, sensitivity and specificity of TUS were 80.0% and 100%, and for SICUS, 97.3% and 100%, respectively.</w:t>
      </w:r>
    </w:p>
    <w:p w:rsidR="00F30794" w:rsidRPr="006C096F" w:rsidRDefault="00F30794" w:rsidP="00F30794">
      <w:pPr>
        <w:spacing w:line="480" w:lineRule="auto"/>
        <w:rPr>
          <w:rFonts w:ascii="Arial" w:hAnsi="Arial" w:cs="Arial"/>
          <w:i/>
        </w:rPr>
      </w:pPr>
      <w:r w:rsidRPr="006C096F">
        <w:rPr>
          <w:rFonts w:ascii="Arial" w:hAnsi="Arial" w:cs="Arial"/>
          <w:i/>
        </w:rPr>
        <w:t>SICUS vs IC</w:t>
      </w:r>
    </w:p>
    <w:p w:rsidR="00F30794" w:rsidRPr="006C096F" w:rsidRDefault="00F30794" w:rsidP="00F30794">
      <w:pPr>
        <w:pStyle w:val="PlainText"/>
        <w:spacing w:line="480" w:lineRule="auto"/>
        <w:ind w:firstLine="720"/>
        <w:rPr>
          <w:rFonts w:ascii="Arial" w:hAnsi="Arial" w:cs="Arial"/>
          <w:szCs w:val="22"/>
        </w:rPr>
      </w:pPr>
      <w:r w:rsidRPr="006C096F">
        <w:rPr>
          <w:rFonts w:ascii="Arial" w:hAnsi="Arial" w:cs="Arial"/>
          <w:szCs w:val="22"/>
        </w:rPr>
        <w:lastRenderedPageBreak/>
        <w:t xml:space="preserve">Thirty-nine patients were evaluated with both TUS/SICUS and IC with a mean interval of 89.7 days ± SD 76.5 between investigations. Inflammatory markers at time of SICUS (CRP 24.4 ± 33.3, ESR 21.1 ± 22.8, faecal calprotectin 514.8 ± 830.5) and IC (CRP 21.1 ± 31.8, ESR 26.9 ± 23.3, faecal calprotectin 686.6 ± 949.4) were not significantly different (p = 0.39, 0.18 and 0.77, respectively). </w:t>
      </w:r>
      <w:r w:rsidRPr="006C096F">
        <w:rPr>
          <w:rFonts w:ascii="Arial" w:hAnsi="Arial" w:cs="Arial"/>
        </w:rPr>
        <w:t>Agreement between SICUS and TUS with IC for the presence of terminal ileal lesions was substantial (κ = 0.73, 95% CI 0.43 – 1.0) and fair (κ = 0.31, 95% CI 0.09 – 0.71), respectively. Agreement between SICUS and IC was almost perfect for detecting strictures (κ = 0.84, 95% CI 0.54 – 1) with 100% sensitivity and 97.5% specificity.</w:t>
      </w:r>
    </w:p>
    <w:p w:rsidR="00F30794" w:rsidRPr="006C096F" w:rsidRDefault="00F30794" w:rsidP="00F30794">
      <w:pPr>
        <w:pStyle w:val="PlainText"/>
        <w:spacing w:line="480" w:lineRule="auto"/>
        <w:rPr>
          <w:rFonts w:ascii="Arial" w:hAnsi="Arial" w:cs="Arial"/>
        </w:rPr>
      </w:pPr>
    </w:p>
    <w:p w:rsidR="00F30794" w:rsidRPr="006C096F" w:rsidRDefault="00F30794" w:rsidP="00F30794">
      <w:pPr>
        <w:spacing w:line="480" w:lineRule="auto"/>
        <w:rPr>
          <w:rFonts w:ascii="Arial" w:hAnsi="Arial" w:cs="Arial"/>
          <w:i/>
        </w:rPr>
      </w:pPr>
      <w:r w:rsidRPr="006C096F">
        <w:rPr>
          <w:rFonts w:ascii="Arial" w:hAnsi="Arial" w:cs="Arial"/>
          <w:i/>
        </w:rPr>
        <w:t>SICUS vs surgery</w:t>
      </w:r>
    </w:p>
    <w:p w:rsidR="00F30794" w:rsidRPr="006C096F" w:rsidRDefault="00F30794" w:rsidP="00F30794">
      <w:pPr>
        <w:spacing w:line="480" w:lineRule="auto"/>
        <w:ind w:firstLine="720"/>
        <w:rPr>
          <w:rFonts w:ascii="Arial" w:hAnsi="Arial" w:cs="Arial"/>
        </w:rPr>
      </w:pPr>
      <w:r w:rsidRPr="006C096F">
        <w:rPr>
          <w:rFonts w:ascii="Arial" w:hAnsi="Arial" w:cs="Arial"/>
        </w:rPr>
        <w:t xml:space="preserve">Three patients underwent resective bowel surgery, all within 2 months of SICUS evaluation (range 24-60 days). At surgery, terminal ileal disease and wall thickening was noted in all 3 cases, corroborating SICUS findings. In one patient, a 5 cm ileo-colonic stricture was present at operation, and in another, a colo-vesical fistula was identified; SICUS correctly delineated both CD-related complications. </w:t>
      </w: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p>
    <w:p w:rsidR="00F30794" w:rsidRPr="006C096F" w:rsidRDefault="00F30794" w:rsidP="00F30794">
      <w:pPr>
        <w:spacing w:line="480" w:lineRule="auto"/>
        <w:rPr>
          <w:rFonts w:ascii="Arial" w:hAnsi="Arial" w:cs="Arial"/>
          <w:b/>
          <w:sz w:val="28"/>
          <w:szCs w:val="28"/>
        </w:rPr>
      </w:pPr>
      <w:r w:rsidRPr="006C096F">
        <w:rPr>
          <w:rFonts w:ascii="Arial" w:hAnsi="Arial" w:cs="Arial"/>
          <w:b/>
          <w:sz w:val="28"/>
          <w:szCs w:val="28"/>
        </w:rPr>
        <w:lastRenderedPageBreak/>
        <w:t>Discussion</w:t>
      </w:r>
    </w:p>
    <w:p w:rsidR="00F30794" w:rsidRPr="006C096F" w:rsidRDefault="00D546DC" w:rsidP="00F30794">
      <w:pPr>
        <w:spacing w:line="480" w:lineRule="auto"/>
        <w:ind w:firstLine="720"/>
        <w:rPr>
          <w:rFonts w:ascii="Arial" w:hAnsi="Arial" w:cs="Arial"/>
        </w:rPr>
      </w:pPr>
      <w:r w:rsidRPr="006C096F">
        <w:rPr>
          <w:rFonts w:ascii="Arial" w:hAnsi="Arial" w:cs="Arial"/>
        </w:rPr>
        <w:t>As</w:t>
      </w:r>
      <w:r w:rsidR="00F30794" w:rsidRPr="006C096F">
        <w:rPr>
          <w:rFonts w:ascii="Arial" w:hAnsi="Arial" w:cs="Arial"/>
        </w:rPr>
        <w:t xml:space="preserve"> clinical symptoms and signs may lag behind intestinal mucosal disease activity in Crohn's disease, disease monitoring using biochemical markers, cross-sectional imaging and endoscopy is important</w:t>
      </w:r>
      <w:r w:rsidR="00FE4984" w:rsidRPr="006C096F">
        <w:rPr>
          <w:rFonts w:ascii="Arial" w:hAnsi="Arial" w:cs="Arial"/>
        </w:rPr>
        <w:t>.</w:t>
      </w:r>
      <w:r w:rsidR="00F30794" w:rsidRPr="006C096F">
        <w:rPr>
          <w:rFonts w:ascii="Arial" w:hAnsi="Arial" w:cs="Arial"/>
        </w:rPr>
        <w:fldChar w:fldCharType="begin">
          <w:fldData xml:space="preserve">PEVuZE5vdGU+PENpdGU+PEF1dGhvcj5GbGV0Y2hlcjwvQXV0aG9yPjxZZWFyPjIwMTE8L1llYXI+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5NS04MDY8L3BhZ2VzPjx2b2x1bWU+MTQwPC92b2x1bWU+PG51bWJlcj42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==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GbGV0Y2hlcjwvQXV0aG9yPjxZZWFyPjIwMTE8L1llYXI+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5NS04MDY8L3BhZ2VzPjx2b2x1bWU+MTQwPC92b2x1bWU+PG51bWJlcj42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==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00F30794" w:rsidRPr="006C096F">
        <w:rPr>
          <w:rFonts w:ascii="Arial" w:hAnsi="Arial" w:cs="Arial"/>
        </w:rPr>
      </w:r>
      <w:r w:rsidR="00F30794" w:rsidRPr="006C096F">
        <w:rPr>
          <w:rFonts w:ascii="Arial" w:hAnsi="Arial" w:cs="Arial"/>
        </w:rPr>
        <w:fldChar w:fldCharType="separate"/>
      </w:r>
      <w:r w:rsidR="002373B7" w:rsidRPr="006C096F">
        <w:rPr>
          <w:rFonts w:ascii="Arial" w:hAnsi="Arial" w:cs="Arial"/>
          <w:noProof/>
          <w:vertAlign w:val="superscript"/>
        </w:rPr>
        <w:t>29,30</w:t>
      </w:r>
      <w:r w:rsidR="00F30794" w:rsidRPr="006C096F">
        <w:rPr>
          <w:rFonts w:ascii="Arial" w:hAnsi="Arial" w:cs="Arial"/>
        </w:rPr>
        <w:fldChar w:fldCharType="end"/>
      </w:r>
      <w:r w:rsidR="00FE4984" w:rsidRPr="006C096F">
        <w:rPr>
          <w:rFonts w:ascii="Arial" w:hAnsi="Arial" w:cs="Arial"/>
        </w:rPr>
        <w:t xml:space="preserve"> </w:t>
      </w:r>
      <w:r w:rsidR="00F30794" w:rsidRPr="006C096F">
        <w:rPr>
          <w:rFonts w:ascii="Arial" w:hAnsi="Arial" w:cs="Arial"/>
        </w:rPr>
        <w:t>This approach aims to identify subclinical disease to allow timely diagnosis, medical therapy and monitor mucosal response to treatment with the aim of reducing the need for surgery. However, the requirement for more frequent imaging increases the potential risks of a high cumulative exposure to ionising radiation for the patient, when performing small bowel barium studies and CT imaging; this is particularly relevant in children and adolescents amongst whom there is a rising incidence</w:t>
      </w:r>
      <w:r w:rsidR="00FE4984" w:rsidRPr="006C096F">
        <w:rPr>
          <w:rFonts w:ascii="Arial" w:hAnsi="Arial" w:cs="Arial"/>
        </w:rPr>
        <w:t>.</w:t>
      </w:r>
      <w:r w:rsidR="00F30794" w:rsidRPr="006C096F">
        <w:rPr>
          <w:rFonts w:ascii="Arial" w:hAnsi="Arial" w:cs="Arial"/>
        </w:rPr>
        <w:fldChar w:fldCharType="begin">
          <w:fldData xml:space="preserve">PEVuZE5vdGU+PENpdGU+PEF1dGhvcj5IZW5kZXJzb248L0F1dGhvcj48WWVhcj4yMDEyPC9ZZWFy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IZW5kZXJzb248L0F1dGhvcj48WWVhcj4yMDEyPC9ZZWFy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00F30794" w:rsidRPr="006C096F">
        <w:rPr>
          <w:rFonts w:ascii="Arial" w:hAnsi="Arial" w:cs="Arial"/>
        </w:rPr>
      </w:r>
      <w:r w:rsidR="00F30794" w:rsidRPr="006C096F">
        <w:rPr>
          <w:rFonts w:ascii="Arial" w:hAnsi="Arial" w:cs="Arial"/>
        </w:rPr>
        <w:fldChar w:fldCharType="separate"/>
      </w:r>
      <w:r w:rsidR="002373B7" w:rsidRPr="006C096F">
        <w:rPr>
          <w:rFonts w:ascii="Arial" w:hAnsi="Arial" w:cs="Arial"/>
          <w:noProof/>
          <w:vertAlign w:val="superscript"/>
        </w:rPr>
        <w:t>2,31</w:t>
      </w:r>
      <w:r w:rsidR="00F30794" w:rsidRPr="006C096F">
        <w:rPr>
          <w:rFonts w:ascii="Arial" w:hAnsi="Arial" w:cs="Arial"/>
        </w:rPr>
        <w:fldChar w:fldCharType="end"/>
      </w:r>
      <w:r w:rsidR="00FE4984" w:rsidRPr="006C096F">
        <w:rPr>
          <w:rFonts w:ascii="Arial" w:hAnsi="Arial" w:cs="Arial"/>
        </w:rPr>
        <w:t xml:space="preserve"> </w:t>
      </w:r>
      <w:r w:rsidR="00F30794" w:rsidRPr="006C096F">
        <w:rPr>
          <w:rFonts w:ascii="Arial" w:hAnsi="Arial" w:cs="Arial"/>
        </w:rPr>
        <w:t>MRE has therefore emerged as the preferred imaging technique in evaluating small bowel CD, since it avoids this while offering high sensitivity and specificity in diagnosing CD</w:t>
      </w:r>
      <w:r w:rsidR="00FE4984" w:rsidRPr="006C096F">
        <w:rPr>
          <w:rFonts w:ascii="Arial" w:hAnsi="Arial" w:cs="Arial"/>
        </w:rPr>
        <w:t>.</w:t>
      </w:r>
      <w:r w:rsidR="00F30794" w:rsidRPr="006C096F">
        <w:rPr>
          <w:rFonts w:ascii="Arial" w:hAnsi="Arial" w:cs="Arial"/>
        </w:rPr>
        <w:fldChar w:fldCharType="begin"/>
      </w:r>
      <w:r w:rsidR="002373B7" w:rsidRPr="006C096F">
        <w:rPr>
          <w:rFonts w:ascii="Arial" w:hAnsi="Arial" w:cs="Arial"/>
        </w:rPr>
        <w:instrText xml:space="preserve"> ADDIN EN.CITE &lt;EndNote&gt;&lt;Cite&gt;&lt;Author&gt;Chalian&lt;/Author&gt;&lt;Year&gt;2011&lt;/Year&gt;&lt;RecNum&gt;2772&lt;/RecNum&gt;&lt;DisplayText&gt;&lt;style face="superscript"&gt;32&lt;/style&gt;&lt;/DisplayText&gt;&lt;record&gt;&lt;rec-number&gt;2772&lt;/rec-number&gt;&lt;foreign-keys&gt;&lt;key app="EN" db-id="wrw52p2fpxxprme5xpfptdz6fr22px9920fv" timestamp="1407143770"&gt;2772&lt;/key&gt;&lt;/foreign-keys&gt;&lt;ref-type name="Journal Article"&gt;17&lt;/ref-type&gt;&lt;contributors&gt;&lt;authors&gt;&lt;author&gt;Chalian, M.&lt;/author&gt;&lt;author&gt;Ozturk, A.&lt;/author&gt;&lt;author&gt;Oliva-Hemker, M.&lt;/author&gt;&lt;author&gt;Pryde, S.&lt;/author&gt;&lt;author&gt;Huisman, T. A.&lt;/author&gt;&lt;/authors&gt;&lt;/contributors&gt;&lt;auth-address&gt;Department of Radiology, Division of Pediatric Radiology, Johns Hopkins Hospital, 600 N Wolfe St, Nelson, B-173, Baltimore, MD 21287-0842, USA.&lt;/auth-address&gt;&lt;titles&gt;&lt;title&gt;MR enterography findings of inflammatory bowel disease in pediatric patient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810-6&lt;/pages&gt;&lt;volume&gt;196&lt;/volume&gt;&lt;number&gt;6&lt;/number&gt;&lt;keywords&gt;&lt;keyword&gt;Adolescent&lt;/keyword&gt;&lt;keyword&gt;Child&lt;/keyword&gt;&lt;keyword&gt;Contrast Media/diagnostic use&lt;/keyword&gt;&lt;keyword&gt;Humans&lt;/keyword&gt;&lt;keyword&gt;Inflammatory Bowel Diseases/*diagnosis/pathology&lt;/keyword&gt;&lt;keyword&gt;Magnetic Resonance Imaging/*methods&lt;/keyword&gt;&lt;keyword&gt;Sensitivity and Specificity&lt;/keyword&gt;&lt;/keywords&gt;&lt;dates&gt;&lt;year&gt;2011&lt;/year&gt;&lt;pub-dates&gt;&lt;date&gt;Jun&lt;/date&gt;&lt;/pub-dates&gt;&lt;/dates&gt;&lt;isbn&gt;1546-3141 (Electronic)&amp;#xD;0361-803X (Linking)&lt;/isbn&gt;&lt;accession-num&gt;21606274&lt;/accession-num&gt;&lt;urls&gt;&lt;related-urls&gt;&lt;url&gt;http://www.ncbi.nlm.nih.gov/pubmed/21606274&lt;/url&gt;&lt;/related-urls&gt;&lt;/urls&gt;&lt;electronic-resource-num&gt;10.2214/AJR.10.5474&lt;/electronic-resource-num&gt;&lt;/record&gt;&lt;/Cite&gt;&lt;/EndNote&gt;</w:instrText>
      </w:r>
      <w:r w:rsidR="00F30794" w:rsidRPr="006C096F">
        <w:rPr>
          <w:rFonts w:ascii="Arial" w:hAnsi="Arial" w:cs="Arial"/>
        </w:rPr>
        <w:fldChar w:fldCharType="separate"/>
      </w:r>
      <w:r w:rsidR="002373B7" w:rsidRPr="006C096F">
        <w:rPr>
          <w:rFonts w:ascii="Arial" w:hAnsi="Arial" w:cs="Arial"/>
          <w:noProof/>
          <w:vertAlign w:val="superscript"/>
        </w:rPr>
        <w:t>32</w:t>
      </w:r>
      <w:r w:rsidR="00F30794" w:rsidRPr="006C096F">
        <w:rPr>
          <w:rFonts w:ascii="Arial" w:hAnsi="Arial" w:cs="Arial"/>
        </w:rPr>
        <w:fldChar w:fldCharType="end"/>
      </w:r>
      <w:r w:rsidR="00F30794" w:rsidRPr="006C096F">
        <w:rPr>
          <w:rFonts w:ascii="Arial" w:hAnsi="Arial" w:cs="Arial"/>
        </w:rPr>
        <w:t xml:space="preserve"> Its drawback is lack of availability, high relative cost and difficulty performing it in young children, who may be unable to lie still during image acquisition without general anaesthetic. Our study, the first to compare the use of SICUS with MRE in routine clinical practice in a paediatric cohort, suggests that SICUS offers a satisfactory alternative with comparable diagnostic yield. Agreement between SICUS and MRE was substantial for detecting small bowel lesions (κ = 0.63) and stricturing disease (κ = 0.77). Furthermore, SICUS had near perfect agreement with IC in detecting terminal ileal disease (κ = 0.87). </w:t>
      </w:r>
    </w:p>
    <w:p w:rsidR="00F30794" w:rsidRPr="006C096F" w:rsidRDefault="00F30794" w:rsidP="00F30794">
      <w:pPr>
        <w:spacing w:line="480" w:lineRule="auto"/>
        <w:ind w:firstLine="720"/>
        <w:rPr>
          <w:rFonts w:ascii="Arial" w:hAnsi="Arial" w:cs="Arial"/>
        </w:rPr>
      </w:pPr>
      <w:r w:rsidRPr="006C096F">
        <w:rPr>
          <w:rFonts w:ascii="Arial" w:hAnsi="Arial" w:cs="Arial"/>
        </w:rPr>
        <w:t>TUS is an inexpensive, readily available option in the assessment of paediatric Crohn’s disease, with a reported sensitivity of between 74%-88%</w:t>
      </w:r>
      <w:r w:rsidR="00FE4984" w:rsidRPr="006C096F">
        <w:rPr>
          <w:rFonts w:ascii="Arial" w:hAnsi="Arial" w:cs="Arial"/>
        </w:rPr>
        <w:t>.</w:t>
      </w:r>
      <w:r w:rsidRPr="006C096F">
        <w:rPr>
          <w:rFonts w:ascii="Arial" w:hAnsi="Arial" w:cs="Arial"/>
        </w:rPr>
        <w:fldChar w:fldCharType="begin">
          <w:fldData xml:space="preserve">PEVuZE5vdGU+PENpdGU+PEF1dGhvcj5GYXVyZTwvQXV0aG9yPjxZZWFyPjE5OTc8L1llYXI+PFJl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xMDcxLTgy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NTI4LTM2PC9wYWdlcz48dm9sdW1l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GYXVyZTwvQXV0aG9yPjxZZWFyPjE5OTc8L1llYXI+PFJl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xMDcxLTgy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NTI4LTM2PC9wYWdlcz48dm9sdW1l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2373B7" w:rsidRPr="006C096F">
        <w:rPr>
          <w:rFonts w:ascii="Arial" w:hAnsi="Arial" w:cs="Arial"/>
          <w:noProof/>
          <w:vertAlign w:val="superscript"/>
        </w:rPr>
        <w:t>33-35</w:t>
      </w:r>
      <w:r w:rsidRPr="006C096F">
        <w:rPr>
          <w:rFonts w:ascii="Arial" w:hAnsi="Arial" w:cs="Arial"/>
        </w:rPr>
        <w:fldChar w:fldCharType="end"/>
      </w:r>
      <w:r w:rsidRPr="006C096F">
        <w:rPr>
          <w:rFonts w:ascii="Arial" w:hAnsi="Arial" w:cs="Arial"/>
        </w:rPr>
        <w:t xml:space="preserve"> Some groups have demonstrated results comparable to MRE</w:t>
      </w:r>
      <w:r w:rsidR="00FE4984" w:rsidRPr="006C096F">
        <w:rPr>
          <w:rFonts w:ascii="Arial" w:hAnsi="Arial" w:cs="Arial"/>
        </w:rPr>
        <w:t>,</w:t>
      </w:r>
      <w:r w:rsidRPr="006C096F">
        <w:rPr>
          <w:rFonts w:ascii="Arial" w:hAnsi="Arial" w:cs="Arial"/>
        </w:rPr>
        <w:fldChar w:fldCharType="begin">
          <w:fldData xml:space="preserve">PEVuZE5vdGU+PENpdGU+PEF1dGhvcj5CYXJiZXI8L0F1dGhvcj48WWVhcj4yMDE3PC9ZZWFyPjxS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CYXJiZXI8L0F1dGhvcj48WWVhcj4yMDE3PC9ZZWFyPjxS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2373B7" w:rsidRPr="006C096F">
        <w:rPr>
          <w:rFonts w:ascii="Arial" w:hAnsi="Arial" w:cs="Arial"/>
          <w:noProof/>
          <w:vertAlign w:val="superscript"/>
        </w:rPr>
        <w:t>36,37</w:t>
      </w:r>
      <w:r w:rsidRPr="006C096F">
        <w:rPr>
          <w:rFonts w:ascii="Arial" w:hAnsi="Arial" w:cs="Arial"/>
        </w:rPr>
        <w:fldChar w:fldCharType="end"/>
      </w:r>
      <w:r w:rsidRPr="006C096F">
        <w:rPr>
          <w:rFonts w:ascii="Arial" w:hAnsi="Arial" w:cs="Arial"/>
        </w:rPr>
        <w:t xml:space="preserve"> but it can fail to detect proximal small bowel lesions reliably, with reported sensitivity as low as 50%</w:t>
      </w:r>
      <w:r w:rsidR="00FE4984" w:rsidRPr="006C096F">
        <w:rPr>
          <w:rFonts w:ascii="Arial" w:hAnsi="Arial" w:cs="Arial"/>
        </w:rPr>
        <w:t>.</w:t>
      </w:r>
      <w:r w:rsidRPr="006C096F">
        <w:rPr>
          <w:rFonts w:ascii="Arial" w:hAnsi="Arial" w:cs="Arial"/>
        </w:rPr>
        <w:fldChar w:fldCharType="begin">
          <w:fldData xml:space="preserve">PEVuZE5vdGU+PENpdGU+PEF1dGhvcj5QYWxsb3R0YTwvQXV0aG9yPjxZZWFyPjIwMTM8L1llYXI+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Nzc4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QYWxsb3R0YTwvQXV0aG9yPjxZZWFyPjIwMTM8L1llYXI+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Nzc4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26</w:t>
      </w:r>
      <w:r w:rsidRPr="006C096F">
        <w:rPr>
          <w:rFonts w:ascii="Arial" w:hAnsi="Arial" w:cs="Arial"/>
        </w:rPr>
        <w:fldChar w:fldCharType="end"/>
      </w:r>
      <w:r w:rsidRPr="006C096F">
        <w:rPr>
          <w:rFonts w:ascii="Arial" w:hAnsi="Arial" w:cs="Arial"/>
        </w:rPr>
        <w:t xml:space="preserve"> This has led to interest in administering oral contrast prior to ultrasonography to promote bowel loop distension to enhance the clarity of visualisation of adjacent bowel loops</w:t>
      </w:r>
      <w:r w:rsidR="00FE4984" w:rsidRPr="006C096F">
        <w:rPr>
          <w:rFonts w:ascii="Arial" w:hAnsi="Arial" w:cs="Arial"/>
        </w:rPr>
        <w:t>.</w:t>
      </w:r>
      <w:r w:rsidRPr="006C096F">
        <w:rPr>
          <w:rFonts w:ascii="Arial" w:hAnsi="Arial" w:cs="Arial"/>
        </w:rPr>
        <w:fldChar w:fldCharType="begin">
          <w:fldData xml:space="preserve">PEVuZE5vdGU+PENpdGU+PEF1dGhvcj5QYWxsb3R0YTwvQXV0aG9yPjxZZWFyPjIwMDA8L1llYXI+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QYWxsb3R0YTwvQXV0aG9yPjxZZWFyPjIwMDA8L1llYXI+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2373B7" w:rsidRPr="006C096F">
        <w:rPr>
          <w:rFonts w:ascii="Arial" w:hAnsi="Arial" w:cs="Arial"/>
          <w:noProof/>
          <w:vertAlign w:val="superscript"/>
        </w:rPr>
        <w:t>38</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In our cohort, SICUS proved to be superior in terms of both sensitivity and specificity when compared to TUS in defining small bowel lesions.</w:t>
      </w:r>
    </w:p>
    <w:p w:rsidR="00F30794" w:rsidRPr="006C096F" w:rsidRDefault="00F30794" w:rsidP="00FE4984">
      <w:pPr>
        <w:spacing w:line="480" w:lineRule="auto"/>
        <w:ind w:firstLine="720"/>
        <w:rPr>
          <w:rFonts w:ascii="Arial" w:hAnsi="Arial" w:cs="Arial"/>
        </w:rPr>
      </w:pPr>
      <w:r w:rsidRPr="006C096F">
        <w:rPr>
          <w:rFonts w:ascii="Arial" w:hAnsi="Arial" w:cs="Arial"/>
        </w:rPr>
        <w:lastRenderedPageBreak/>
        <w:t xml:space="preserve">We found agreement between SICUS and MRE to be substantial in identifying small bowel lesions, stricturing disease and wall dilatation. In a prospective paediatric case series, Pallotta </w:t>
      </w:r>
      <w:r w:rsidRPr="006C096F">
        <w:rPr>
          <w:rFonts w:ascii="Arial" w:hAnsi="Arial" w:cs="Arial"/>
          <w:i/>
        </w:rPr>
        <w:t>et al</w:t>
      </w:r>
      <w:r w:rsidRPr="006C096F">
        <w:rPr>
          <w:rFonts w:ascii="Arial" w:hAnsi="Arial" w:cs="Arial"/>
        </w:rPr>
        <w:t xml:space="preserve"> reported that SICUS correlated well with SBFT in both identifying small bowel lesions and assessing their length</w:t>
      </w:r>
      <w:r w:rsidR="00FE4984" w:rsidRPr="006C096F">
        <w:rPr>
          <w:rFonts w:ascii="Arial" w:hAnsi="Arial" w:cs="Arial"/>
        </w:rPr>
        <w:t>.</w:t>
      </w:r>
      <w:r w:rsidRPr="006C096F">
        <w:rPr>
          <w:rFonts w:ascii="Arial" w:hAnsi="Arial" w:cs="Arial"/>
        </w:rPr>
        <w:fldChar w:fldCharType="begin">
          <w:fldData xml:space="preserve">PEVuZE5vdGU+PENpdGU+PEF1dGhvcj5QYWxsb3R0YTwvQXV0aG9yPjxZZWFyPjIwMTM8L1llYXI+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Nzc4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QYWxsb3R0YTwvQXV0aG9yPjxZZWFyPjIwMTM8L1llYXI+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Nzc4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26</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They found agreement between SICUS and SBFT to be almost perfect in delineating both distal and proximal disease (κ = 0.93). In another recent Italian study</w:t>
      </w:r>
      <w:r w:rsidR="00FE4984" w:rsidRPr="006C096F">
        <w:rPr>
          <w:rFonts w:ascii="Arial" w:hAnsi="Arial" w:cs="Arial"/>
        </w:rPr>
        <w:t>,</w:t>
      </w:r>
      <w:r w:rsidRPr="006C096F">
        <w:rPr>
          <w:rFonts w:ascii="Arial" w:hAnsi="Arial" w:cs="Arial"/>
        </w:rPr>
        <w:fldChar w:fldCharType="begin"/>
      </w:r>
      <w:r w:rsidR="00FE4984" w:rsidRPr="006C096F">
        <w:rPr>
          <w:rFonts w:ascii="Arial" w:hAnsi="Arial" w:cs="Arial"/>
        </w:rPr>
        <w:instrText xml:space="preserve"> ADDIN EN.CITE &lt;EndNote&gt;&lt;Cite&gt;&lt;Author&gt;Aloi&lt;/Author&gt;&lt;Year&gt;2014&lt;/Year&gt;&lt;RecNum&gt;3109&lt;/RecNum&gt;&lt;DisplayText&gt;&lt;style face="superscript"&gt;27&lt;/style&gt;&lt;/DisplayText&gt;&lt;record&gt;&lt;rec-number&gt;3109&lt;/rec-number&gt;&lt;foreign-keys&gt;&lt;key app="EN" db-id="wrw52p2fpxxprme5xpfptdz6fr22px9920fv" timestamp="1410165893"&gt;3109&lt;/key&gt;&lt;/foreign-keys&gt;&lt;ref-type name="Journal Article"&gt;17&lt;/ref-type&gt;&lt;contributors&gt;&lt;authors&gt;&lt;author&gt;Aloi, M.&lt;/author&gt;&lt;author&gt;Di Nardo, G.&lt;/author&gt;&lt;author&gt;Romano, G.&lt;/author&gt;&lt;author&gt;Casciani, E.&lt;/author&gt;&lt;author&gt;Civitelli, F.&lt;/author&gt;&lt;author&gt;Oliva, S.&lt;/author&gt;&lt;author&gt;Viola, F.&lt;/author&gt;&lt;author&gt;Maccioni, F.&lt;/author&gt;&lt;author&gt;Gualdi, G.&lt;/author&gt;&lt;author&gt;Cucchiara, S.&lt;/author&gt;&lt;/authors&gt;&lt;/contributors&gt;&lt;auth-address&gt;Pediatric Gastroenterology and Liver Unit, Sapienza University of Rome, Rome, Italy.&amp;#xD;Radiology DEA, Sapienza University of Rome, Rome, Italy.&amp;#xD;Radiologic, Oncologic and Anatomophatological Sciences, Sapienza University of Rome, Rome, Italy.&lt;/auth-address&gt;&lt;titles&gt;&lt;title&gt;Magnetic resonance enterography, small-intestine contrast US, and capsule endoscopy to evaluate the small bowel in pediatric Crohn&amp;apos;s disease: a prospective, blinded, comparison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dates&gt;&lt;year&gt;2014&lt;/year&gt;&lt;pub-dates&gt;&lt;date&gt;Aug 9&lt;/date&gt;&lt;/pub-dates&gt;&lt;/dates&gt;&lt;isbn&gt;1097-6779 (Electronic)&amp;#xD;0016-5107 (Linking)&lt;/isbn&gt;&lt;accession-num&gt;25115363&lt;/accession-num&gt;&lt;urls&gt;&lt;related-urls&gt;&lt;url&gt;http://www.ncbi.nlm.nih.gov/pubmed/25115363&lt;/url&gt;&lt;/related-urls&gt;&lt;/urls&gt;&lt;electronic-resource-num&gt;10.1016/j.gie.2014.07.009&lt;/electronic-resource-num&gt;&lt;/record&gt;&lt;/Cite&gt;&lt;/EndNote&gt;</w:instrText>
      </w:r>
      <w:r w:rsidRPr="006C096F">
        <w:rPr>
          <w:rFonts w:ascii="Arial" w:hAnsi="Arial" w:cs="Arial"/>
        </w:rPr>
        <w:fldChar w:fldCharType="separate"/>
      </w:r>
      <w:r w:rsidR="00FE4984" w:rsidRPr="006C096F">
        <w:rPr>
          <w:rFonts w:ascii="Arial" w:hAnsi="Arial" w:cs="Arial"/>
          <w:noProof/>
          <w:vertAlign w:val="superscript"/>
        </w:rPr>
        <w:t>27</w:t>
      </w:r>
      <w:r w:rsidRPr="006C096F">
        <w:rPr>
          <w:rFonts w:ascii="Arial" w:hAnsi="Arial" w:cs="Arial"/>
        </w:rPr>
        <w:fldChar w:fldCharType="end"/>
      </w:r>
      <w:r w:rsidR="00FE4984" w:rsidRPr="006C096F">
        <w:rPr>
          <w:rFonts w:ascii="Arial" w:hAnsi="Arial" w:cs="Arial"/>
        </w:rPr>
        <w:t xml:space="preserve"> </w:t>
      </w:r>
      <w:r w:rsidRPr="006C096F">
        <w:rPr>
          <w:rFonts w:ascii="Arial" w:hAnsi="Arial" w:cs="Arial"/>
        </w:rPr>
        <w:t>SICUS had a higher sensitivity than MRE in detecting jejunal disease (92% vs 75%), which occurs more commonly in paediatric Crohn’s disease</w:t>
      </w:r>
      <w:r w:rsidR="00FE4984" w:rsidRPr="006C096F">
        <w:rPr>
          <w:rFonts w:ascii="Arial" w:hAnsi="Arial" w:cs="Arial"/>
        </w:rPr>
        <w:t>.</w:t>
      </w:r>
      <w:r w:rsidRPr="006C096F">
        <w:rPr>
          <w:rFonts w:ascii="Arial" w:hAnsi="Arial" w:cs="Arial"/>
        </w:rPr>
        <w:fldChar w:fldCharType="begin">
          <w:fldData xml:space="preserve">PEVuZE5vdGU+PENpdGU+PEF1dGhvcj5WYW4gTGltYmVyZ2VuPC9BdXRob3I+PFllYXI+MjAwODwv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xNC0yMjwvcGFnZXM+PHZvbHVtZT4xMzU8L3Zv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TE0LTIyPC9wYWdlcz48dm9sdW1lPjEzNTwvdm9sdW1lPjxudW1iZXI+NDwvbnVtYmVy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</w:fldData>
        </w:fldChar>
      </w:r>
      <w:r w:rsidR="00FE4984" w:rsidRPr="006C096F">
        <w:rPr>
          <w:rFonts w:ascii="Arial" w:hAnsi="Arial" w:cs="Arial"/>
        </w:rPr>
        <w:instrText xml:space="preserve"> ADDIN EN.CITE </w:instrText>
      </w:r>
      <w:r w:rsidR="00FE4984" w:rsidRPr="006C096F">
        <w:rPr>
          <w:rFonts w:ascii="Arial" w:hAnsi="Arial" w:cs="Arial"/>
        </w:rPr>
        <w:fldChar w:fldCharType="begin">
          <w:fldData xml:space="preserve">PEVuZE5vdGU+PENpdGU+PEF1dGhvcj5WYW4gTGltYmVyZ2VuPC9BdXRob3I+PFllYXI+MjAwODwv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xNC0yMjwvcGFnZXM+PHZvbHVtZT4xMzU8L3Zv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TE0LTIyPC9wYWdlcz48dm9sdW1lPjEzNTwvdm9sdW1lPjxudW1iZXI+NDwvbnVtYmVy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</w:fldData>
        </w:fldChar>
      </w:r>
      <w:r w:rsidR="00FE4984" w:rsidRPr="006C096F">
        <w:rPr>
          <w:rFonts w:ascii="Arial" w:hAnsi="Arial" w:cs="Arial"/>
        </w:rPr>
        <w:instrText xml:space="preserve"> ADDIN EN.CITE.DATA </w:instrText>
      </w:r>
      <w:r w:rsidR="00FE4984" w:rsidRPr="006C096F">
        <w:rPr>
          <w:rFonts w:ascii="Arial" w:hAnsi="Arial" w:cs="Arial"/>
        </w:rPr>
      </w:r>
      <w:r w:rsidR="00FE4984"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FE4984" w:rsidRPr="006C096F">
        <w:rPr>
          <w:rFonts w:ascii="Arial" w:hAnsi="Arial" w:cs="Arial"/>
          <w:noProof/>
          <w:vertAlign w:val="superscript"/>
        </w:rPr>
        <w:t>10</w:t>
      </w:r>
      <w:r w:rsidRPr="006C096F">
        <w:rPr>
          <w:rFonts w:ascii="Arial" w:hAnsi="Arial" w:cs="Arial"/>
        </w:rPr>
        <w:fldChar w:fldCharType="end"/>
      </w:r>
      <w:r w:rsidRPr="006C096F">
        <w:rPr>
          <w:rFonts w:ascii="Arial" w:hAnsi="Arial" w:cs="Arial"/>
        </w:rPr>
        <w:t xml:space="preserve"> The sensitivity of MRE was slightly higher than SICUS in detecting lesions of the proximal and mid ileum (100 % vs 80%, respectively) and identical (94%) for detecting terminal ileal disease. They also reported that MRE and SICUS were both well tolerated. In our study, SICUS fared well when compared to MRE with substantial/almost perfect agreement for both proximal (κ = 0.78) and distal lesions (κ = 0.87). </w:t>
      </w:r>
    </w:p>
    <w:p w:rsidR="00F30794" w:rsidRPr="006C096F" w:rsidRDefault="00F30794" w:rsidP="00F30794">
      <w:pPr>
        <w:spacing w:line="480" w:lineRule="auto"/>
        <w:ind w:firstLine="720"/>
        <w:rPr>
          <w:rFonts w:ascii="Arial" w:hAnsi="Arial" w:cs="Arial"/>
        </w:rPr>
      </w:pPr>
      <w:r w:rsidRPr="006C096F">
        <w:rPr>
          <w:rFonts w:ascii="Arial" w:hAnsi="Arial" w:cs="Arial"/>
        </w:rPr>
        <w:t xml:space="preserve">Whilst we did not formally assess the tolerability of SICUS and MRE in this retrospective study, anecdotally clinicians, patients and parents reported that SICUS was well tolerated, sometimes better so than MRE. It appeared to be particularly suited to young patients who may otherwise struggle to lie still in the enclosed environment of an MR scanner. Indeed, MRE can be problematic in those under 8 years of age and a general anaesthetic is often required, which is not always straightforward. SICUS offers a promising alternative in the very young since it can be performed using a nasogastric tube without general anaesthetic in patients as young as 2 years, in our cohort. </w:t>
      </w:r>
    </w:p>
    <w:p w:rsidR="00F30794" w:rsidRPr="006C096F" w:rsidRDefault="00F30794" w:rsidP="00F30794">
      <w:pPr>
        <w:spacing w:line="480" w:lineRule="auto"/>
        <w:ind w:firstLine="720"/>
        <w:rPr>
          <w:rFonts w:ascii="Arial" w:hAnsi="Arial" w:cs="Arial"/>
        </w:rPr>
      </w:pPr>
      <w:r w:rsidRPr="006C096F">
        <w:rPr>
          <w:rFonts w:ascii="Arial" w:hAnsi="Arial" w:cs="Arial"/>
        </w:rPr>
        <w:t>Our study is limited by its retrospective design, small sample size and undertaken in a single regional centre. It is possible disease progression may have occurred in the interval between SICUS and other investigations. This was considered unlikely because the ESR, CRP and FC, all validated surrogate markers of disease activity, were not significantly different at the time of each investigation</w:t>
      </w:r>
      <w:r w:rsidR="00FE4984" w:rsidRPr="006C096F">
        <w:rPr>
          <w:rFonts w:ascii="Arial" w:hAnsi="Arial" w:cs="Arial"/>
        </w:rPr>
        <w:t>.</w:t>
      </w:r>
      <w:r w:rsidRPr="006C096F">
        <w:rPr>
          <w:rFonts w:ascii="Arial" w:hAnsi="Arial" w:cs="Arial"/>
        </w:rPr>
        <w:fldChar w:fldCharType="begin">
          <w:fldData xml:space="preserve">PEVuZE5vdGU+PENpdGU+PEF1dGhvcj5UaWxha2FyYXRuZTwvQXV0aG9yPjxZZWFyPjIwMTA8L1ll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zMS02PC9wYWdlcz48dm9sdW1lPjU1PC92b2x1bWU+PG51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3NTYtOTwvcGFnZXM+PHZvbHVt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UaWxha2FyYXRuZTwvQXV0aG9yPjxZZWFyPjIwMTA8L1ll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zMS02PC9wYWdlcz48dm9sdW1lPjU1PC92b2x1bWU+PG51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3NTYtOTwvcGFnZXM+PHZvbHVt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2373B7" w:rsidRPr="006C096F">
        <w:rPr>
          <w:rFonts w:ascii="Arial" w:hAnsi="Arial" w:cs="Arial"/>
          <w:noProof/>
          <w:vertAlign w:val="superscript"/>
        </w:rPr>
        <w:t>39,40</w:t>
      </w:r>
      <w:r w:rsidRPr="006C096F">
        <w:rPr>
          <w:rFonts w:ascii="Arial" w:hAnsi="Arial" w:cs="Arial"/>
        </w:rPr>
        <w:fldChar w:fldCharType="end"/>
      </w:r>
      <w:r w:rsidRPr="006C096F">
        <w:rPr>
          <w:rFonts w:ascii="Arial" w:hAnsi="Arial" w:cs="Arial"/>
        </w:rPr>
        <w:t xml:space="preserve"> All SICUS studies were performed independently by one of three radiologists, but the retrospective design did not allow assessment of inter-observer variability. Finally, the evaluation of SICUS as part of service </w:t>
      </w:r>
      <w:r w:rsidRPr="006C096F">
        <w:rPr>
          <w:rFonts w:ascii="Arial" w:hAnsi="Arial" w:cs="Arial"/>
        </w:rPr>
        <w:lastRenderedPageBreak/>
        <w:t>development prevented masking of the multidisciplinary team from the results, a potential confounder, although SICUS was usually performed as the first investigation. In terms of training new personnel, it has been established in adults that SICUS performed by an inexperienced ultrasonographer can achieve better diagnostic accuracy over conventional TUS performed by an experienced sonographer in the detection of small bowel pathology in CD nevertheless there is clearly a learning curve</w:t>
      </w:r>
      <w:r w:rsidR="00FE4984" w:rsidRPr="006C096F">
        <w:rPr>
          <w:rFonts w:ascii="Arial" w:hAnsi="Arial" w:cs="Arial"/>
        </w:rPr>
        <w:t>.</w:t>
      </w:r>
      <w:r w:rsidRPr="006C096F">
        <w:rPr>
          <w:rFonts w:ascii="Arial" w:hAnsi="Arial" w:cs="Arial"/>
        </w:rPr>
        <w:fldChar w:fldCharType="begin">
          <w:fldData xml:space="preserve">PEVuZE5vdGU+PENpdGU+PEF1dGhvcj5DYWxhYnJlc2U8L0F1dGhvcj48WWVhcj4yMDA1PC9ZZWFy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M5LTQ1PC9wYWdlcz48dm9sdW1lPjExPC92b2x1bWU+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DYWxhYnJlc2U8L0F1dGhvcj48WWVhcj4yMDA1PC9ZZWFy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M5LTQ1PC9wYWdlcz48dm9sdW1lPjExPC92b2x1bWU+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Pr="006C096F">
        <w:rPr>
          <w:rFonts w:ascii="Arial" w:hAnsi="Arial" w:cs="Arial"/>
        </w:rPr>
      </w:r>
      <w:r w:rsidRPr="006C096F">
        <w:rPr>
          <w:rFonts w:ascii="Arial" w:hAnsi="Arial" w:cs="Arial"/>
        </w:rPr>
        <w:fldChar w:fldCharType="separate"/>
      </w:r>
      <w:r w:rsidR="002373B7" w:rsidRPr="006C096F">
        <w:rPr>
          <w:rFonts w:ascii="Arial" w:hAnsi="Arial" w:cs="Arial"/>
          <w:noProof/>
          <w:vertAlign w:val="superscript"/>
        </w:rPr>
        <w:t>41</w:t>
      </w:r>
      <w:r w:rsidRPr="006C096F">
        <w:rPr>
          <w:rFonts w:ascii="Arial" w:hAnsi="Arial" w:cs="Arial"/>
        </w:rPr>
        <w:fldChar w:fldCharType="end"/>
      </w:r>
      <w:r w:rsidRPr="006C096F">
        <w:rPr>
          <w:rFonts w:ascii="Arial" w:hAnsi="Arial" w:cs="Arial"/>
        </w:rPr>
        <w:t xml:space="preserve"> We chose not to re-evaluate and re-report MRE images since it was felt that firstly the study aimed to compare SICUS and MRE in routine clinical practice and secondly, since SICUS is a dynamic test which cannot easily be accurately reported retrospectively without defined and stored cine clips, it would favour MRE if additional features were identified on revaluation. Clearly the small size of this study means our findings must be interpreted cautiously but it is the first study to evaluate SICUS against MRE in a paediatric cohort in a real-world setting.</w:t>
      </w:r>
      <w:r w:rsidRPr="006C096F" w:rsidDel="00332922">
        <w:rPr>
          <w:rFonts w:ascii="Arial" w:hAnsi="Arial" w:cs="Arial"/>
        </w:rPr>
        <w:t xml:space="preserve"> </w:t>
      </w:r>
    </w:p>
    <w:p w:rsidR="00F30794" w:rsidRPr="006C096F" w:rsidRDefault="00F30794" w:rsidP="00F30794">
      <w:pPr>
        <w:spacing w:line="480" w:lineRule="auto"/>
        <w:ind w:firstLine="720"/>
        <w:rPr>
          <w:rFonts w:ascii="Arial" w:hAnsi="Arial" w:cs="Arial"/>
        </w:rPr>
      </w:pPr>
      <w:r w:rsidRPr="006C096F">
        <w:rPr>
          <w:rFonts w:ascii="Arial" w:hAnsi="Arial" w:cs="Arial"/>
        </w:rPr>
        <w:t>In conclusion, our findings provide preliminary evidence to suggest SICUS offers a comparable diagnostic yield to that of MRE and IC and performed better than TUS in a paediatric cohort with suspected or established CD. Our work comparing SICUS and MRE in routine clinical practice adds to the existing, albeit very limited evidence, that SICUS offers a radiation-free alternative to MRE for the evaluation of CD in children and adolescents. Our findings support its wider adoption in this age group. Further dedicated prospective comparative studies of SICUS and MRE, such as the</w:t>
      </w:r>
      <w:r w:rsidRPr="006C096F">
        <w:t xml:space="preserve"> </w:t>
      </w:r>
      <w:r w:rsidRPr="006C096F">
        <w:rPr>
          <w:rFonts w:ascii="Arial" w:hAnsi="Arial" w:cs="Arial"/>
        </w:rPr>
        <w:t>UK-based MR Enterography or ulTrasound In Crohn’s disease (METRIC) trial in adults, are now needed in children</w:t>
      </w:r>
      <w:r w:rsidR="00FE4984" w:rsidRPr="006C096F">
        <w:rPr>
          <w:rFonts w:ascii="Arial" w:hAnsi="Arial" w:cs="Arial"/>
        </w:rPr>
        <w:t>.</w:t>
      </w:r>
      <w:r w:rsidR="0026455C" w:rsidRPr="006C096F">
        <w:rPr>
          <w:rFonts w:ascii="Arial" w:hAnsi="Arial" w:cs="Arial"/>
        </w:rPr>
        <w:fldChar w:fldCharType="begin">
          <w:fldData xml:space="preserve">PEVuZE5vdGU+PENpdGU+PEF1dGhvcj5UYXlsb3I8L0F1dGhvcj48WWVhcj4yMDE4PC9ZZWFyPjxS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</w:fldData>
        </w:fldChar>
      </w:r>
      <w:r w:rsidR="002373B7" w:rsidRPr="006C096F">
        <w:rPr>
          <w:rFonts w:ascii="Arial" w:hAnsi="Arial" w:cs="Arial"/>
        </w:rPr>
        <w:instrText xml:space="preserve"> ADDIN EN.CITE </w:instrText>
      </w:r>
      <w:r w:rsidR="002373B7" w:rsidRPr="006C096F">
        <w:rPr>
          <w:rFonts w:ascii="Arial" w:hAnsi="Arial" w:cs="Arial"/>
        </w:rPr>
        <w:fldChar w:fldCharType="begin">
          <w:fldData xml:space="preserve">PEVuZE5vdGU+PENpdGU+PEF1dGhvcj5UYXlsb3I8L0F1dGhvcj48WWVhcj4yMDE4PC9ZZWFyPjxS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</w:fldData>
        </w:fldChar>
      </w:r>
      <w:r w:rsidR="002373B7" w:rsidRPr="006C096F">
        <w:rPr>
          <w:rFonts w:ascii="Arial" w:hAnsi="Arial" w:cs="Arial"/>
        </w:rPr>
        <w:instrText xml:space="preserve"> ADDIN EN.CITE.DATA </w:instrText>
      </w:r>
      <w:r w:rsidR="002373B7" w:rsidRPr="006C096F">
        <w:rPr>
          <w:rFonts w:ascii="Arial" w:hAnsi="Arial" w:cs="Arial"/>
        </w:rPr>
      </w:r>
      <w:r w:rsidR="002373B7" w:rsidRPr="006C096F">
        <w:rPr>
          <w:rFonts w:ascii="Arial" w:hAnsi="Arial" w:cs="Arial"/>
        </w:rPr>
        <w:fldChar w:fldCharType="end"/>
      </w:r>
      <w:r w:rsidR="0026455C" w:rsidRPr="006C096F">
        <w:rPr>
          <w:rFonts w:ascii="Arial" w:hAnsi="Arial" w:cs="Arial"/>
        </w:rPr>
      </w:r>
      <w:r w:rsidR="0026455C" w:rsidRPr="006C096F">
        <w:rPr>
          <w:rFonts w:ascii="Arial" w:hAnsi="Arial" w:cs="Arial"/>
        </w:rPr>
        <w:fldChar w:fldCharType="separate"/>
      </w:r>
      <w:r w:rsidR="002373B7" w:rsidRPr="006C096F">
        <w:rPr>
          <w:rFonts w:ascii="Arial" w:hAnsi="Arial" w:cs="Arial"/>
          <w:noProof/>
          <w:vertAlign w:val="superscript"/>
        </w:rPr>
        <w:t>42</w:t>
      </w:r>
      <w:r w:rsidR="0026455C" w:rsidRPr="006C096F">
        <w:rPr>
          <w:rFonts w:ascii="Arial" w:hAnsi="Arial" w:cs="Arial"/>
        </w:rPr>
        <w:fldChar w:fldCharType="end"/>
      </w:r>
      <w:r w:rsidRPr="006C096F">
        <w:rPr>
          <w:rFonts w:ascii="Arial" w:hAnsi="Arial" w:cs="Arial"/>
        </w:rPr>
        <w:t xml:space="preserve"> </w:t>
      </w:r>
    </w:p>
    <w:p w:rsidR="00F30794" w:rsidRPr="006C096F" w:rsidRDefault="00F30794" w:rsidP="00F30794">
      <w:pPr>
        <w:spacing w:line="480" w:lineRule="auto"/>
        <w:rPr>
          <w:rFonts w:ascii="Arial" w:hAnsi="Arial" w:cs="Arial"/>
          <w:b/>
        </w:rPr>
      </w:pPr>
    </w:p>
    <w:p w:rsidR="00F30794" w:rsidRPr="006C096F" w:rsidRDefault="00F30794" w:rsidP="00F30794">
      <w:pPr>
        <w:spacing w:line="480" w:lineRule="auto"/>
        <w:rPr>
          <w:rFonts w:ascii="Arial" w:hAnsi="Arial" w:cs="Arial"/>
          <w:b/>
        </w:rPr>
      </w:pPr>
    </w:p>
    <w:p w:rsidR="00F30794" w:rsidRPr="006C096F" w:rsidRDefault="00F30794" w:rsidP="00F30794">
      <w:pPr>
        <w:spacing w:line="480" w:lineRule="auto"/>
        <w:rPr>
          <w:rFonts w:ascii="Arial" w:hAnsi="Arial" w:cs="Arial"/>
        </w:rPr>
      </w:pPr>
    </w:p>
    <w:p w:rsidR="00F30794" w:rsidRPr="006C096F" w:rsidRDefault="00F30794" w:rsidP="00F30794">
      <w:pPr>
        <w:rPr>
          <w:rFonts w:ascii="Arial" w:hAnsi="Arial" w:cs="Arial"/>
        </w:rPr>
      </w:pPr>
      <w:r w:rsidRPr="006C096F">
        <w:rPr>
          <w:rFonts w:ascii="Arial" w:hAnsi="Arial" w:cs="Arial"/>
        </w:rPr>
        <w:br w:type="page"/>
      </w:r>
    </w:p>
    <w:p w:rsidR="00F30794" w:rsidRPr="006C096F" w:rsidRDefault="00F30794" w:rsidP="00F30794">
      <w:pPr>
        <w:spacing w:line="480" w:lineRule="auto"/>
        <w:rPr>
          <w:rFonts w:ascii="Arial" w:hAnsi="Arial" w:cs="Arial"/>
          <w:b/>
          <w:sz w:val="28"/>
          <w:szCs w:val="28"/>
        </w:rPr>
      </w:pPr>
      <w:r w:rsidRPr="006C096F">
        <w:rPr>
          <w:rFonts w:ascii="Arial" w:hAnsi="Arial" w:cs="Arial"/>
          <w:b/>
          <w:sz w:val="28"/>
          <w:szCs w:val="28"/>
        </w:rPr>
        <w:lastRenderedPageBreak/>
        <w:t>References</w:t>
      </w:r>
    </w:p>
    <w:p w:rsidR="002373B7" w:rsidRPr="006C096F" w:rsidRDefault="00F30794" w:rsidP="002373B7">
      <w:pPr>
        <w:pStyle w:val="EndNoteBibliography"/>
        <w:spacing w:after="0"/>
      </w:pPr>
      <w:r w:rsidRPr="006C096F">
        <w:rPr>
          <w:rFonts w:ascii="Arial" w:hAnsi="Arial" w:cs="Arial"/>
        </w:rPr>
        <w:fldChar w:fldCharType="begin"/>
      </w:r>
      <w:r w:rsidRPr="006C096F">
        <w:rPr>
          <w:rFonts w:ascii="Arial" w:hAnsi="Arial" w:cs="Arial"/>
        </w:rPr>
        <w:instrText xml:space="preserve"> ADDIN EN.REFLIST </w:instrText>
      </w:r>
      <w:r w:rsidRPr="006C096F">
        <w:rPr>
          <w:rFonts w:ascii="Arial" w:hAnsi="Arial" w:cs="Arial"/>
        </w:rPr>
        <w:fldChar w:fldCharType="separate"/>
      </w:r>
      <w:r w:rsidR="002373B7" w:rsidRPr="006C096F">
        <w:t>1.</w:t>
      </w:r>
      <w:r w:rsidR="002373B7" w:rsidRPr="006C096F">
        <w:tab/>
        <w:t xml:space="preserve">Benchimol EI, Fortinsky KJ, Gozdyra P, Van den Heuvel M, Van Limbergen J, Griffiths AM. Epidemiology of pediatric inflammatory bowel disease: a systematic review of international trends. </w:t>
      </w:r>
      <w:r w:rsidR="002373B7" w:rsidRPr="006C096F">
        <w:rPr>
          <w:i/>
        </w:rPr>
        <w:t>Inflammatory bowel diseases</w:t>
      </w:r>
      <w:r w:rsidR="002373B7" w:rsidRPr="006C096F">
        <w:t xml:space="preserve"> 2011; </w:t>
      </w:r>
      <w:r w:rsidR="002373B7" w:rsidRPr="006C096F">
        <w:rPr>
          <w:b/>
        </w:rPr>
        <w:t>17</w:t>
      </w:r>
      <w:r w:rsidR="002373B7" w:rsidRPr="006C096F">
        <w:t>(1): 423-39.</w:t>
      </w:r>
    </w:p>
    <w:p w:rsidR="002373B7" w:rsidRPr="006C096F" w:rsidRDefault="002373B7" w:rsidP="002373B7">
      <w:pPr>
        <w:pStyle w:val="EndNoteBibliography"/>
        <w:spacing w:after="0"/>
      </w:pPr>
      <w:r w:rsidRPr="006C096F">
        <w:t>2.</w:t>
      </w:r>
      <w:r w:rsidRPr="006C096F">
        <w:tab/>
        <w:t xml:space="preserve">Henderson P, Hansen R, Cameron FL, et al. Rising incidence of pediatric inflammatory bowel disease in Scotland. </w:t>
      </w:r>
      <w:r w:rsidRPr="006C096F">
        <w:rPr>
          <w:i/>
        </w:rPr>
        <w:t>Inflammatory bowel diseases</w:t>
      </w:r>
      <w:r w:rsidRPr="006C096F">
        <w:t xml:space="preserve"> 2012; </w:t>
      </w:r>
      <w:r w:rsidRPr="006C096F">
        <w:rPr>
          <w:b/>
        </w:rPr>
        <w:t>18</w:t>
      </w:r>
      <w:r w:rsidRPr="006C096F">
        <w:t>(6): 999-1005.</w:t>
      </w:r>
    </w:p>
    <w:p w:rsidR="002373B7" w:rsidRPr="006C096F" w:rsidRDefault="002373B7" w:rsidP="002373B7">
      <w:pPr>
        <w:pStyle w:val="EndNoteBibliography"/>
        <w:spacing w:after="0"/>
      </w:pPr>
      <w:r w:rsidRPr="006C096F">
        <w:t>3.</w:t>
      </w:r>
      <w:r w:rsidRPr="006C096F">
        <w:tab/>
        <w:t xml:space="preserve">Vernier-Massouille G, Balde M, Salleron J, et al. Natural history of pediatric Crohn's disease: a population-based cohort study. </w:t>
      </w:r>
      <w:r w:rsidRPr="006C096F">
        <w:rPr>
          <w:i/>
        </w:rPr>
        <w:t>Gastroenterology</w:t>
      </w:r>
      <w:r w:rsidRPr="006C096F">
        <w:t xml:space="preserve"> 2008; </w:t>
      </w:r>
      <w:r w:rsidRPr="006C096F">
        <w:rPr>
          <w:b/>
        </w:rPr>
        <w:t>135</w:t>
      </w:r>
      <w:r w:rsidRPr="006C096F">
        <w:t>(4): 1106-13.</w:t>
      </w:r>
    </w:p>
    <w:p w:rsidR="002373B7" w:rsidRPr="006C096F" w:rsidRDefault="002373B7" w:rsidP="002373B7">
      <w:pPr>
        <w:pStyle w:val="EndNoteBibliography"/>
        <w:spacing w:after="0"/>
      </w:pPr>
      <w:r w:rsidRPr="006C096F">
        <w:t>4.</w:t>
      </w:r>
      <w:r w:rsidRPr="006C096F">
        <w:tab/>
        <w:t xml:space="preserve">Diefenbach KA, Breuer CK. Pediatric inflammatory bowel disease. </w:t>
      </w:r>
      <w:r w:rsidRPr="006C096F">
        <w:rPr>
          <w:i/>
        </w:rPr>
        <w:t>World journal of gastroenterology : WJG</w:t>
      </w:r>
      <w:r w:rsidRPr="006C096F">
        <w:t xml:space="preserve"> 2006; </w:t>
      </w:r>
      <w:r w:rsidRPr="006C096F">
        <w:rPr>
          <w:b/>
        </w:rPr>
        <w:t>12</w:t>
      </w:r>
      <w:r w:rsidRPr="006C096F">
        <w:t>(20): 3204-12.</w:t>
      </w:r>
    </w:p>
    <w:p w:rsidR="002373B7" w:rsidRPr="006C096F" w:rsidRDefault="002373B7" w:rsidP="002373B7">
      <w:pPr>
        <w:pStyle w:val="EndNoteBibliography"/>
        <w:spacing w:after="0"/>
      </w:pPr>
      <w:r w:rsidRPr="006C096F">
        <w:t>5.</w:t>
      </w:r>
      <w:r w:rsidRPr="006C096F">
        <w:tab/>
        <w:t xml:space="preserve">Sawczenko A, Sandhu BK. Presenting features of inflammatory bowel disease in Great Britain and Ireland. </w:t>
      </w:r>
      <w:r w:rsidRPr="006C096F">
        <w:rPr>
          <w:i/>
        </w:rPr>
        <w:t>Archives of disease in childhood</w:t>
      </w:r>
      <w:r w:rsidRPr="006C096F">
        <w:t xml:space="preserve"> 2003; </w:t>
      </w:r>
      <w:r w:rsidRPr="006C096F">
        <w:rPr>
          <w:b/>
        </w:rPr>
        <w:t>88</w:t>
      </w:r>
      <w:r w:rsidRPr="006C096F">
        <w:t>(11): 995-1000.</w:t>
      </w:r>
    </w:p>
    <w:p w:rsidR="002373B7" w:rsidRPr="006C096F" w:rsidRDefault="002373B7" w:rsidP="002373B7">
      <w:pPr>
        <w:pStyle w:val="EndNoteBibliography"/>
        <w:spacing w:after="0"/>
      </w:pPr>
      <w:r w:rsidRPr="006C096F">
        <w:t>6.</w:t>
      </w:r>
      <w:r w:rsidRPr="006C096F">
        <w:tab/>
        <w:t xml:space="preserve">Kim SC, Ferry GD. Inflammatory bowel diseases in pediatric and adolescent patients: clinical, therapeutic, and psychosocial considerations. </w:t>
      </w:r>
      <w:r w:rsidRPr="006C096F">
        <w:rPr>
          <w:i/>
        </w:rPr>
        <w:t>Gastroenterology</w:t>
      </w:r>
      <w:r w:rsidRPr="006C096F">
        <w:t xml:space="preserve"> 2004; </w:t>
      </w:r>
      <w:r w:rsidRPr="006C096F">
        <w:rPr>
          <w:b/>
        </w:rPr>
        <w:t>126</w:t>
      </w:r>
      <w:r w:rsidRPr="006C096F">
        <w:t>(6): 1550-60.</w:t>
      </w:r>
    </w:p>
    <w:p w:rsidR="002373B7" w:rsidRPr="006C096F" w:rsidRDefault="002373B7" w:rsidP="002373B7">
      <w:pPr>
        <w:pStyle w:val="EndNoteBibliography"/>
        <w:spacing w:after="0"/>
      </w:pPr>
      <w:r w:rsidRPr="006C096F">
        <w:t>7.</w:t>
      </w:r>
      <w:r w:rsidRPr="006C096F">
        <w:tab/>
        <w:t xml:space="preserve">Hildebrand H, Karlberg J, Kristiansson B. Longitudinal growth in children and adolescents with inflammatory bowel disease. </w:t>
      </w:r>
      <w:r w:rsidRPr="006C096F">
        <w:rPr>
          <w:i/>
        </w:rPr>
        <w:t>Journal of pediatric gastroenterology and nutrition</w:t>
      </w:r>
      <w:r w:rsidRPr="006C096F">
        <w:t xml:space="preserve"> 1994; </w:t>
      </w:r>
      <w:r w:rsidRPr="006C096F">
        <w:rPr>
          <w:b/>
        </w:rPr>
        <w:t>18</w:t>
      </w:r>
      <w:r w:rsidRPr="006C096F">
        <w:t>(2): 165-73.</w:t>
      </w:r>
    </w:p>
    <w:p w:rsidR="002373B7" w:rsidRPr="006C096F" w:rsidRDefault="002373B7" w:rsidP="002373B7">
      <w:pPr>
        <w:pStyle w:val="EndNoteBibliography"/>
        <w:spacing w:after="0"/>
      </w:pPr>
      <w:r w:rsidRPr="006C096F">
        <w:t>8.</w:t>
      </w:r>
      <w:r w:rsidRPr="006C096F">
        <w:tab/>
        <w:t xml:space="preserve">Cuffari C, Darbari A. Inflammatory bowel disease in the pediatric and adolescent patient. </w:t>
      </w:r>
      <w:r w:rsidRPr="006C096F">
        <w:rPr>
          <w:i/>
        </w:rPr>
        <w:t>Gastroenterology clinics of North America</w:t>
      </w:r>
      <w:r w:rsidRPr="006C096F">
        <w:t xml:space="preserve"> 2002; </w:t>
      </w:r>
      <w:r w:rsidRPr="006C096F">
        <w:rPr>
          <w:b/>
        </w:rPr>
        <w:t>31</w:t>
      </w:r>
      <w:r w:rsidRPr="006C096F">
        <w:t>(1): 275-91.</w:t>
      </w:r>
    </w:p>
    <w:p w:rsidR="002373B7" w:rsidRPr="006C096F" w:rsidRDefault="002373B7" w:rsidP="002373B7">
      <w:pPr>
        <w:pStyle w:val="EndNoteBibliography"/>
        <w:spacing w:after="0"/>
      </w:pPr>
      <w:r w:rsidRPr="006C096F">
        <w:t>9.</w:t>
      </w:r>
      <w:r w:rsidRPr="006C096F">
        <w:tab/>
        <w:t xml:space="preserve">Kugathasan S, Denson LA, Walters TD, et al. Prediction of complicated disease course for children newly diagnosed with Crohn's disease: a multicentre inception cohort study. </w:t>
      </w:r>
      <w:r w:rsidRPr="006C096F">
        <w:rPr>
          <w:i/>
        </w:rPr>
        <w:t>Lancet</w:t>
      </w:r>
      <w:r w:rsidRPr="006C096F">
        <w:t xml:space="preserve"> 2017.</w:t>
      </w:r>
    </w:p>
    <w:p w:rsidR="002373B7" w:rsidRPr="006C096F" w:rsidRDefault="002373B7" w:rsidP="002373B7">
      <w:pPr>
        <w:pStyle w:val="EndNoteBibliography"/>
        <w:spacing w:after="0"/>
      </w:pPr>
      <w:r w:rsidRPr="006C096F">
        <w:t>10.</w:t>
      </w:r>
      <w:r w:rsidRPr="006C096F">
        <w:tab/>
        <w:t xml:space="preserve">Van Limbergen J, Russell RK, Drummond HE, et al. Definition of phenotypic characteristics of childhood-onset inflammatory bowel disease. </w:t>
      </w:r>
      <w:r w:rsidRPr="006C096F">
        <w:rPr>
          <w:i/>
        </w:rPr>
        <w:t>Gastroenterology</w:t>
      </w:r>
      <w:r w:rsidRPr="006C096F">
        <w:t xml:space="preserve"> 2008; </w:t>
      </w:r>
      <w:r w:rsidRPr="006C096F">
        <w:rPr>
          <w:b/>
        </w:rPr>
        <w:t>135</w:t>
      </w:r>
      <w:r w:rsidRPr="006C096F">
        <w:t>(4): 1114-22.</w:t>
      </w:r>
    </w:p>
    <w:p w:rsidR="002373B7" w:rsidRPr="006C096F" w:rsidRDefault="002373B7" w:rsidP="002373B7">
      <w:pPr>
        <w:pStyle w:val="EndNoteBibliography"/>
        <w:spacing w:after="0"/>
      </w:pPr>
      <w:r w:rsidRPr="006C096F">
        <w:t>11.</w:t>
      </w:r>
      <w:r w:rsidRPr="006C096F">
        <w:tab/>
        <w:t xml:space="preserve">North American Society for Pediatric Gastroenterology H, Nutrition, Colitis Foundation of A, et al. Differentiating ulcerative colitis from Crohn disease in children and young adults: report of a working group of the North American Society for Pediatric Gastroenterology, Hepatology, and Nutrition and the Crohn's and Colitis Foundation of America. </w:t>
      </w:r>
      <w:r w:rsidRPr="006C096F">
        <w:rPr>
          <w:i/>
        </w:rPr>
        <w:t>Journal of pediatric gastroenterology and nutrition</w:t>
      </w:r>
      <w:r w:rsidRPr="006C096F">
        <w:t xml:space="preserve"> 2007; </w:t>
      </w:r>
      <w:r w:rsidRPr="006C096F">
        <w:rPr>
          <w:b/>
        </w:rPr>
        <w:t>44</w:t>
      </w:r>
      <w:r w:rsidRPr="006C096F">
        <w:t>(5): 653-74.</w:t>
      </w:r>
    </w:p>
    <w:p w:rsidR="002373B7" w:rsidRPr="006C096F" w:rsidRDefault="002373B7" w:rsidP="002373B7">
      <w:pPr>
        <w:pStyle w:val="EndNoteBibliography"/>
        <w:spacing w:after="0"/>
      </w:pPr>
      <w:r w:rsidRPr="006C096F">
        <w:t>12.</w:t>
      </w:r>
      <w:r w:rsidRPr="006C096F">
        <w:tab/>
        <w:t xml:space="preserve">Reid JR, Pozzuto J, Morrison S, Obuchowski N, Davros W. Comparison of gonadal radiation doses from CT enterography and small-bowel follow-through in pediatric patients. </w:t>
      </w:r>
      <w:r w:rsidRPr="006C096F">
        <w:rPr>
          <w:i/>
        </w:rPr>
        <w:t>AJR American journal of roentgenology</w:t>
      </w:r>
      <w:r w:rsidRPr="006C096F">
        <w:t xml:space="preserve"> 2015; </w:t>
      </w:r>
      <w:r w:rsidRPr="006C096F">
        <w:rPr>
          <w:b/>
        </w:rPr>
        <w:t>204</w:t>
      </w:r>
      <w:r w:rsidRPr="006C096F">
        <w:t>(3): 615-9.</w:t>
      </w:r>
    </w:p>
    <w:p w:rsidR="002373B7" w:rsidRPr="006C096F" w:rsidRDefault="002373B7" w:rsidP="002373B7">
      <w:pPr>
        <w:pStyle w:val="EndNoteBibliography"/>
        <w:spacing w:after="0"/>
      </w:pPr>
      <w:r w:rsidRPr="006C096F">
        <w:t>13.</w:t>
      </w:r>
      <w:r w:rsidRPr="006C096F">
        <w:tab/>
        <w:t xml:space="preserve">Sauer CG, Kugathasan S, Martin DR, Applegate KE. Medical radiation exposure in children with inflammatory bowel disease estimates high cumulative doses. </w:t>
      </w:r>
      <w:r w:rsidRPr="006C096F">
        <w:rPr>
          <w:i/>
        </w:rPr>
        <w:t>Inflammatory bowel diseases</w:t>
      </w:r>
      <w:r w:rsidRPr="006C096F">
        <w:t xml:space="preserve"> 2011; </w:t>
      </w:r>
      <w:r w:rsidRPr="006C096F">
        <w:rPr>
          <w:b/>
        </w:rPr>
        <w:t>17</w:t>
      </w:r>
      <w:r w:rsidRPr="006C096F">
        <w:t>(11): 2326-32.</w:t>
      </w:r>
    </w:p>
    <w:p w:rsidR="002373B7" w:rsidRPr="006C096F" w:rsidRDefault="002373B7" w:rsidP="002373B7">
      <w:pPr>
        <w:pStyle w:val="EndNoteBibliography"/>
        <w:spacing w:after="0"/>
      </w:pPr>
      <w:r w:rsidRPr="006C096F">
        <w:t>14.</w:t>
      </w:r>
      <w:r w:rsidRPr="006C096F">
        <w:tab/>
        <w:t xml:space="preserve">Sauer CG. Radiation exposure in children with inflammatory bowel disease. </w:t>
      </w:r>
      <w:r w:rsidRPr="006C096F">
        <w:rPr>
          <w:i/>
        </w:rPr>
        <w:t>Current opinion in pediatrics</w:t>
      </w:r>
      <w:r w:rsidRPr="006C096F">
        <w:t xml:space="preserve"> 2012; </w:t>
      </w:r>
      <w:r w:rsidRPr="006C096F">
        <w:rPr>
          <w:b/>
        </w:rPr>
        <w:t>24</w:t>
      </w:r>
      <w:r w:rsidRPr="006C096F">
        <w:t>(5): 621-6.</w:t>
      </w:r>
    </w:p>
    <w:p w:rsidR="002373B7" w:rsidRPr="006C096F" w:rsidRDefault="002373B7" w:rsidP="002373B7">
      <w:pPr>
        <w:pStyle w:val="EndNoteBibliography"/>
        <w:spacing w:after="0"/>
      </w:pPr>
      <w:r w:rsidRPr="006C096F">
        <w:t>15.</w:t>
      </w:r>
      <w:r w:rsidRPr="006C096F">
        <w:tab/>
        <w:t xml:space="preserve">Huang JS, Tobin A, Harvey L, Nelson TR. Diagnostic medical radiation in pediatric patients with inflammatory bowel disease. </w:t>
      </w:r>
      <w:r w:rsidRPr="006C096F">
        <w:rPr>
          <w:i/>
        </w:rPr>
        <w:t>Journal of pediatric gastroenterology and nutrition</w:t>
      </w:r>
      <w:r w:rsidRPr="006C096F">
        <w:t xml:space="preserve"> 2011; </w:t>
      </w:r>
      <w:r w:rsidRPr="006C096F">
        <w:rPr>
          <w:b/>
        </w:rPr>
        <w:t>53</w:t>
      </w:r>
      <w:r w:rsidRPr="006C096F">
        <w:t>(5): 502-6.</w:t>
      </w:r>
    </w:p>
    <w:p w:rsidR="002373B7" w:rsidRPr="006C096F" w:rsidRDefault="002373B7" w:rsidP="002373B7">
      <w:pPr>
        <w:pStyle w:val="EndNoteBibliography"/>
        <w:spacing w:after="0"/>
      </w:pPr>
      <w:r w:rsidRPr="006C096F">
        <w:t>16.</w:t>
      </w:r>
      <w:r w:rsidRPr="006C096F">
        <w:tab/>
        <w:t xml:space="preserve">Chatu S, Subramanian V, Pollok RC. Meta-analysis: diagnostic medical radiation exposure in inflammatory bowel disease. </w:t>
      </w:r>
      <w:r w:rsidRPr="006C096F">
        <w:rPr>
          <w:i/>
        </w:rPr>
        <w:t>Alimentary pharmacology &amp; therapeutics</w:t>
      </w:r>
      <w:r w:rsidRPr="006C096F">
        <w:t xml:space="preserve"> 2012; </w:t>
      </w:r>
      <w:r w:rsidRPr="006C096F">
        <w:rPr>
          <w:b/>
        </w:rPr>
        <w:t>35</w:t>
      </w:r>
      <w:r w:rsidRPr="006C096F">
        <w:t>(5): 529-39.</w:t>
      </w:r>
    </w:p>
    <w:p w:rsidR="002373B7" w:rsidRPr="006C096F" w:rsidRDefault="002373B7" w:rsidP="002373B7">
      <w:pPr>
        <w:pStyle w:val="EndNoteBibliography"/>
        <w:spacing w:after="0"/>
      </w:pPr>
      <w:r w:rsidRPr="006C096F">
        <w:t>17.</w:t>
      </w:r>
      <w:r w:rsidRPr="006C096F">
        <w:tab/>
        <w:t xml:space="preserve">Zakeri N, Pollok RC. Diagnostic imaging and radiation exposure in inflammatory bowel disease. </w:t>
      </w:r>
      <w:r w:rsidRPr="006C096F">
        <w:rPr>
          <w:i/>
        </w:rPr>
        <w:t>World journal of gastroenterology : WJG</w:t>
      </w:r>
      <w:r w:rsidRPr="006C096F">
        <w:t xml:space="preserve"> 2016; </w:t>
      </w:r>
      <w:r w:rsidRPr="006C096F">
        <w:rPr>
          <w:b/>
        </w:rPr>
        <w:t>22</w:t>
      </w:r>
      <w:r w:rsidRPr="006C096F">
        <w:t>(7): 2165-78.</w:t>
      </w:r>
    </w:p>
    <w:p w:rsidR="002373B7" w:rsidRPr="006C096F" w:rsidRDefault="002373B7" w:rsidP="002373B7">
      <w:pPr>
        <w:pStyle w:val="EndNoteBibliography"/>
        <w:spacing w:after="0"/>
      </w:pPr>
      <w:r w:rsidRPr="006C096F">
        <w:t>18.</w:t>
      </w:r>
      <w:r w:rsidRPr="006C096F">
        <w:tab/>
        <w:t xml:space="preserve">Pomerri F, Al Bunni F, Zuliani M, et al. Assessing pediatric ileocolonic Crohn's disease activity based on global MR enterography scores. </w:t>
      </w:r>
      <w:r w:rsidRPr="006C096F">
        <w:rPr>
          <w:i/>
        </w:rPr>
        <w:t>European radiology</w:t>
      </w:r>
      <w:r w:rsidRPr="006C096F">
        <w:t xml:space="preserve"> 2017; </w:t>
      </w:r>
      <w:r w:rsidRPr="006C096F">
        <w:rPr>
          <w:b/>
        </w:rPr>
        <w:t>27</w:t>
      </w:r>
      <w:r w:rsidRPr="006C096F">
        <w:t>(3): 1044-51.</w:t>
      </w:r>
    </w:p>
    <w:p w:rsidR="002373B7" w:rsidRPr="006C096F" w:rsidRDefault="002373B7" w:rsidP="002373B7">
      <w:pPr>
        <w:pStyle w:val="EndNoteBibliography"/>
        <w:spacing w:after="0"/>
      </w:pPr>
      <w:r w:rsidRPr="006C096F">
        <w:t>19.</w:t>
      </w:r>
      <w:r w:rsidRPr="006C096F">
        <w:tab/>
        <w:t xml:space="preserve">Brenner DJ. Should computed tomography be the modality of choice for imaging Crohn's disease in children? The radiation risk perspective. </w:t>
      </w:r>
      <w:r w:rsidRPr="006C096F">
        <w:rPr>
          <w:i/>
        </w:rPr>
        <w:t>Gut</w:t>
      </w:r>
      <w:r w:rsidRPr="006C096F">
        <w:t xml:space="preserve"> 2008; </w:t>
      </w:r>
      <w:r w:rsidRPr="006C096F">
        <w:rPr>
          <w:b/>
        </w:rPr>
        <w:t>57</w:t>
      </w:r>
      <w:r w:rsidRPr="006C096F">
        <w:t>(11): 1489-90.</w:t>
      </w:r>
    </w:p>
    <w:p w:rsidR="002373B7" w:rsidRPr="006C096F" w:rsidRDefault="002373B7" w:rsidP="002373B7">
      <w:pPr>
        <w:pStyle w:val="EndNoteBibliography"/>
        <w:spacing w:after="0"/>
      </w:pPr>
      <w:r w:rsidRPr="006C096F">
        <w:lastRenderedPageBreak/>
        <w:t>20.</w:t>
      </w:r>
      <w:r w:rsidRPr="006C096F">
        <w:tab/>
        <w:t xml:space="preserve">Parente F, Maconi G, Bollani S, et al. Bowel ultrasound in assessment of Crohn's disease and detection of related small bowel strictures: a prospective comparative study versus x ray and intraoperative findings. </w:t>
      </w:r>
      <w:r w:rsidRPr="006C096F">
        <w:rPr>
          <w:i/>
        </w:rPr>
        <w:t>Gut</w:t>
      </w:r>
      <w:r w:rsidRPr="006C096F">
        <w:t xml:space="preserve"> 2002; </w:t>
      </w:r>
      <w:r w:rsidRPr="006C096F">
        <w:rPr>
          <w:b/>
        </w:rPr>
        <w:t>50</w:t>
      </w:r>
      <w:r w:rsidRPr="006C096F">
        <w:t>(4): 490-5.</w:t>
      </w:r>
    </w:p>
    <w:p w:rsidR="002373B7" w:rsidRPr="006C096F" w:rsidRDefault="002373B7" w:rsidP="002373B7">
      <w:pPr>
        <w:pStyle w:val="EndNoteBibliography"/>
        <w:spacing w:after="0"/>
      </w:pPr>
      <w:r w:rsidRPr="006C096F">
        <w:t>21.</w:t>
      </w:r>
      <w:r w:rsidRPr="006C096F">
        <w:tab/>
        <w:t xml:space="preserve">Dillman JR, Smith EA, Sanchez RJ, et al. Pediatric Small Bowel Crohn Disease: Correlation of US and MR Enterography. </w:t>
      </w:r>
      <w:r w:rsidRPr="006C096F">
        <w:rPr>
          <w:i/>
        </w:rPr>
        <w:t>Radiographics : a review publication of the Radiological Society of North America, Inc</w:t>
      </w:r>
      <w:r w:rsidRPr="006C096F">
        <w:t xml:space="preserve"> 2015; </w:t>
      </w:r>
      <w:r w:rsidRPr="006C096F">
        <w:rPr>
          <w:b/>
        </w:rPr>
        <w:t>35</w:t>
      </w:r>
      <w:r w:rsidRPr="006C096F">
        <w:t>(3): 835-48.</w:t>
      </w:r>
    </w:p>
    <w:p w:rsidR="002373B7" w:rsidRPr="006C096F" w:rsidRDefault="002373B7" w:rsidP="002373B7">
      <w:pPr>
        <w:pStyle w:val="EndNoteBibliography"/>
        <w:spacing w:after="0"/>
      </w:pPr>
      <w:r w:rsidRPr="006C096F">
        <w:t>22.</w:t>
      </w:r>
      <w:r w:rsidRPr="006C096F">
        <w:tab/>
        <w:t xml:space="preserve">Kumar S, Hakim A, Alexakis C, et al. Small intestinal contrast ultrasonography for the detection of small bowel complications in Crohn's disease: correlation with intraoperative findings and magnetic resonance enterography. </w:t>
      </w:r>
      <w:r w:rsidRPr="006C096F">
        <w:rPr>
          <w:i/>
        </w:rPr>
        <w:t>J Gastroenterol Hepatol</w:t>
      </w:r>
      <w:r w:rsidRPr="006C096F">
        <w:t xml:space="preserve"> 2015; </w:t>
      </w:r>
      <w:r w:rsidRPr="006C096F">
        <w:rPr>
          <w:b/>
        </w:rPr>
        <w:t>30</w:t>
      </w:r>
      <w:r w:rsidRPr="006C096F">
        <w:t>(1): 86-91.</w:t>
      </w:r>
    </w:p>
    <w:p w:rsidR="002373B7" w:rsidRPr="006C096F" w:rsidRDefault="002373B7" w:rsidP="002373B7">
      <w:pPr>
        <w:pStyle w:val="EndNoteBibliography"/>
        <w:spacing w:after="0"/>
      </w:pPr>
      <w:r w:rsidRPr="006C096F">
        <w:t>23.</w:t>
      </w:r>
      <w:r w:rsidRPr="006C096F">
        <w:tab/>
        <w:t xml:space="preserve">Chatu S, Pilcher J, Saxena SK, Fry DH, Pollok RC. Diagnostic accuracy of small intestine ultrasonography using an oral contrast agent in Crohn's disease: comparative study from the UK. </w:t>
      </w:r>
      <w:r w:rsidRPr="006C096F">
        <w:rPr>
          <w:i/>
        </w:rPr>
        <w:t>Clinical radiology</w:t>
      </w:r>
      <w:r w:rsidRPr="006C096F">
        <w:t xml:space="preserve"> 2012; </w:t>
      </w:r>
      <w:r w:rsidRPr="006C096F">
        <w:rPr>
          <w:b/>
        </w:rPr>
        <w:t>67</w:t>
      </w:r>
      <w:r w:rsidRPr="006C096F">
        <w:t>(6): 553-9.</w:t>
      </w:r>
    </w:p>
    <w:p w:rsidR="002373B7" w:rsidRPr="006C096F" w:rsidRDefault="002373B7" w:rsidP="002373B7">
      <w:pPr>
        <w:pStyle w:val="EndNoteBibliography"/>
        <w:spacing w:after="0"/>
      </w:pPr>
      <w:r w:rsidRPr="006C096F">
        <w:t>24.</w:t>
      </w:r>
      <w:r w:rsidRPr="006C096F">
        <w:tab/>
        <w:t xml:space="preserve">Pallotta N, Vincoli G, Montesani C, et al. Small intestine contrast ultrasonography (SICUS) for the detection of small bowel complications in crohn's disease: a prospective comparative study versus intraoperative findings. </w:t>
      </w:r>
      <w:r w:rsidRPr="006C096F">
        <w:rPr>
          <w:i/>
        </w:rPr>
        <w:t>Inflammatory bowel diseases</w:t>
      </w:r>
      <w:r w:rsidRPr="006C096F">
        <w:t xml:space="preserve"> 2012; </w:t>
      </w:r>
      <w:r w:rsidRPr="006C096F">
        <w:rPr>
          <w:b/>
        </w:rPr>
        <w:t>18</w:t>
      </w:r>
      <w:r w:rsidRPr="006C096F">
        <w:t>(1): 74-84.</w:t>
      </w:r>
    </w:p>
    <w:p w:rsidR="002373B7" w:rsidRPr="006C096F" w:rsidRDefault="002373B7" w:rsidP="002373B7">
      <w:pPr>
        <w:pStyle w:val="EndNoteBibliography"/>
        <w:spacing w:after="0"/>
      </w:pPr>
      <w:r w:rsidRPr="006C096F">
        <w:t>25.</w:t>
      </w:r>
      <w:r w:rsidRPr="006C096F">
        <w:tab/>
        <w:t xml:space="preserve">Pallotta N, Tomei E, Viscido A, et al. Small intestine contrast ultrasonography: an alternative to radiology in the assessment of small bowel disease. </w:t>
      </w:r>
      <w:r w:rsidRPr="006C096F">
        <w:rPr>
          <w:i/>
        </w:rPr>
        <w:t>Inflammatory bowel diseases</w:t>
      </w:r>
      <w:r w:rsidRPr="006C096F">
        <w:t xml:space="preserve"> 2005; </w:t>
      </w:r>
      <w:r w:rsidRPr="006C096F">
        <w:rPr>
          <w:b/>
        </w:rPr>
        <w:t>11</w:t>
      </w:r>
      <w:r w:rsidRPr="006C096F">
        <w:t>(2): 146-53.</w:t>
      </w:r>
    </w:p>
    <w:p w:rsidR="002373B7" w:rsidRPr="006C096F" w:rsidRDefault="002373B7" w:rsidP="002373B7">
      <w:pPr>
        <w:pStyle w:val="EndNoteBibliography"/>
        <w:spacing w:after="0"/>
      </w:pPr>
      <w:r w:rsidRPr="006C096F">
        <w:t>26.</w:t>
      </w:r>
      <w:r w:rsidRPr="006C096F">
        <w:tab/>
        <w:t xml:space="preserve">Pallotta N, Civitelli F, Di Nardo G, et al. Small intestine contrast ultrasonography in pediatric Crohn's disease. </w:t>
      </w:r>
      <w:r w:rsidRPr="006C096F">
        <w:rPr>
          <w:i/>
        </w:rPr>
        <w:t>The Journal of pediatrics</w:t>
      </w:r>
      <w:r w:rsidRPr="006C096F">
        <w:t xml:space="preserve"> 2013; </w:t>
      </w:r>
      <w:r w:rsidRPr="006C096F">
        <w:rPr>
          <w:b/>
        </w:rPr>
        <w:t>163</w:t>
      </w:r>
      <w:r w:rsidRPr="006C096F">
        <w:t>(3): 778-84 e1.</w:t>
      </w:r>
    </w:p>
    <w:p w:rsidR="002373B7" w:rsidRPr="006C096F" w:rsidRDefault="002373B7" w:rsidP="002373B7">
      <w:pPr>
        <w:pStyle w:val="EndNoteBibliography"/>
        <w:spacing w:after="0"/>
      </w:pPr>
      <w:r w:rsidRPr="006C096F">
        <w:t>27.</w:t>
      </w:r>
      <w:r w:rsidRPr="006C096F">
        <w:tab/>
        <w:t xml:space="preserve">Aloi M, Di Nardo G, Romano G, et al. Magnetic resonance enterography, small-intestine contrast US, and capsule endoscopy to evaluate the small bowel in pediatric Crohn's disease: a prospective, blinded, comparison study. </w:t>
      </w:r>
      <w:r w:rsidRPr="006C096F">
        <w:rPr>
          <w:i/>
        </w:rPr>
        <w:t>Gastrointestinal endoscopy</w:t>
      </w:r>
      <w:r w:rsidRPr="006C096F">
        <w:t xml:space="preserve"> 2014.</w:t>
      </w:r>
    </w:p>
    <w:p w:rsidR="002373B7" w:rsidRPr="006C096F" w:rsidRDefault="002373B7" w:rsidP="002373B7">
      <w:pPr>
        <w:pStyle w:val="EndNoteBibliography"/>
        <w:spacing w:after="0"/>
      </w:pPr>
      <w:r w:rsidRPr="006C096F">
        <w:t>28.</w:t>
      </w:r>
      <w:r w:rsidRPr="006C096F">
        <w:tab/>
        <w:t xml:space="preserve">Bossuyt PM, Reitsma JB, Bruns DE, et al. Towards complete and accurate reporting of studies of diagnostic accuracy: The STARD Initiative. </w:t>
      </w:r>
      <w:r w:rsidRPr="006C096F">
        <w:rPr>
          <w:i/>
        </w:rPr>
        <w:t>Radiology</w:t>
      </w:r>
      <w:r w:rsidRPr="006C096F">
        <w:t xml:space="preserve"> 2003; </w:t>
      </w:r>
      <w:r w:rsidRPr="006C096F">
        <w:rPr>
          <w:b/>
        </w:rPr>
        <w:t>226</w:t>
      </w:r>
      <w:r w:rsidRPr="006C096F">
        <w:t>(1): 24-8.</w:t>
      </w:r>
    </w:p>
    <w:p w:rsidR="002373B7" w:rsidRPr="006C096F" w:rsidRDefault="002373B7" w:rsidP="002373B7">
      <w:pPr>
        <w:pStyle w:val="EndNoteBibliography"/>
        <w:spacing w:after="0"/>
      </w:pPr>
      <w:r w:rsidRPr="006C096F">
        <w:t>29.</w:t>
      </w:r>
      <w:r w:rsidRPr="006C096F">
        <w:tab/>
        <w:t xml:space="preserve">Fletcher JG, Fidler JL, Bruining DH, Huprich JE. New concepts in intestinal imaging for inflammatory bowel diseases. </w:t>
      </w:r>
      <w:r w:rsidRPr="006C096F">
        <w:rPr>
          <w:i/>
        </w:rPr>
        <w:t>Gastroenterology</w:t>
      </w:r>
      <w:r w:rsidRPr="006C096F">
        <w:t xml:space="preserve"> 2011; </w:t>
      </w:r>
      <w:r w:rsidRPr="006C096F">
        <w:rPr>
          <w:b/>
        </w:rPr>
        <w:t>140</w:t>
      </w:r>
      <w:r w:rsidRPr="006C096F">
        <w:t>(6): 1795-806.</w:t>
      </w:r>
    </w:p>
    <w:p w:rsidR="002373B7" w:rsidRPr="006C096F" w:rsidRDefault="002373B7" w:rsidP="002373B7">
      <w:pPr>
        <w:pStyle w:val="EndNoteBibliography"/>
        <w:spacing w:after="0"/>
      </w:pPr>
      <w:r w:rsidRPr="006C096F">
        <w:t>30.</w:t>
      </w:r>
      <w:r w:rsidRPr="006C096F">
        <w:tab/>
        <w:t xml:space="preserve">Rao N, Kumar S, Taylor S, Plumb A. Diagnostic pathways in Crohn's disease. </w:t>
      </w:r>
      <w:r w:rsidRPr="006C096F">
        <w:rPr>
          <w:i/>
        </w:rPr>
        <w:t>Clin Radiol</w:t>
      </w:r>
      <w:r w:rsidRPr="006C096F">
        <w:t xml:space="preserve"> 2019.</w:t>
      </w:r>
    </w:p>
    <w:p w:rsidR="002373B7" w:rsidRPr="006C096F" w:rsidRDefault="002373B7" w:rsidP="002373B7">
      <w:pPr>
        <w:pStyle w:val="EndNoteBibliography"/>
        <w:spacing w:after="0"/>
      </w:pPr>
      <w:r w:rsidRPr="006C096F">
        <w:t>31.</w:t>
      </w:r>
      <w:r w:rsidRPr="006C096F">
        <w:tab/>
        <w:t xml:space="preserve">Lophaven SN, Lynge E, Burisch J. The incidence of inflammatory bowel disease in Denmark 1980-2013: a nationwide cohort study. </w:t>
      </w:r>
      <w:r w:rsidRPr="006C096F">
        <w:rPr>
          <w:i/>
        </w:rPr>
        <w:t>Alimentary pharmacology &amp; therapeutics</w:t>
      </w:r>
      <w:r w:rsidRPr="006C096F">
        <w:t xml:space="preserve"> 2017; </w:t>
      </w:r>
      <w:r w:rsidRPr="006C096F">
        <w:rPr>
          <w:b/>
        </w:rPr>
        <w:t>45</w:t>
      </w:r>
      <w:r w:rsidRPr="006C096F">
        <w:t>(7): 961-72.</w:t>
      </w:r>
    </w:p>
    <w:p w:rsidR="002373B7" w:rsidRPr="006C096F" w:rsidRDefault="002373B7" w:rsidP="002373B7">
      <w:pPr>
        <w:pStyle w:val="EndNoteBibliography"/>
        <w:spacing w:after="0"/>
      </w:pPr>
      <w:r w:rsidRPr="006C096F">
        <w:t>32.</w:t>
      </w:r>
      <w:r w:rsidRPr="006C096F">
        <w:tab/>
        <w:t xml:space="preserve">Chalian M, Ozturk A, Oliva-Hemker M, Pryde S, Huisman TA. MR enterography findings of inflammatory bowel disease in pediatric patients. </w:t>
      </w:r>
      <w:r w:rsidRPr="006C096F">
        <w:rPr>
          <w:i/>
        </w:rPr>
        <w:t>AJR American journal of roentgenology</w:t>
      </w:r>
      <w:r w:rsidRPr="006C096F">
        <w:t xml:space="preserve"> 2011; </w:t>
      </w:r>
      <w:r w:rsidRPr="006C096F">
        <w:rPr>
          <w:b/>
        </w:rPr>
        <w:t>196</w:t>
      </w:r>
      <w:r w:rsidRPr="006C096F">
        <w:t>(6): W810-6.</w:t>
      </w:r>
    </w:p>
    <w:p w:rsidR="002373B7" w:rsidRPr="006C096F" w:rsidRDefault="002373B7" w:rsidP="002373B7">
      <w:pPr>
        <w:pStyle w:val="EndNoteBibliography"/>
        <w:spacing w:after="0"/>
      </w:pPr>
      <w:r w:rsidRPr="006C096F">
        <w:t>33.</w:t>
      </w:r>
      <w:r w:rsidRPr="006C096F">
        <w:tab/>
        <w:t xml:space="preserve">Faure C, Belarbi N, Mougenot JF, et al. Ultrasonographic assessment of inflammatory bowel disease in children: comparison with ileocolonoscopy. </w:t>
      </w:r>
      <w:r w:rsidRPr="006C096F">
        <w:rPr>
          <w:i/>
        </w:rPr>
        <w:t>The Journal of pediatrics</w:t>
      </w:r>
      <w:r w:rsidRPr="006C096F">
        <w:t xml:space="preserve"> 1997; </w:t>
      </w:r>
      <w:r w:rsidRPr="006C096F">
        <w:rPr>
          <w:b/>
        </w:rPr>
        <w:t>130</w:t>
      </w:r>
      <w:r w:rsidRPr="006C096F">
        <w:t>(1): 147-51.</w:t>
      </w:r>
    </w:p>
    <w:p w:rsidR="002373B7" w:rsidRPr="006C096F" w:rsidRDefault="002373B7" w:rsidP="002373B7">
      <w:pPr>
        <w:pStyle w:val="EndNoteBibliography"/>
        <w:spacing w:after="0"/>
      </w:pPr>
      <w:r w:rsidRPr="006C096F">
        <w:t>34.</w:t>
      </w:r>
      <w:r w:rsidRPr="006C096F">
        <w:tab/>
        <w:t xml:space="preserve">Alison M, Kheniche A, Azoulay R, Roche S, Sebag G, Belarbi N. Ultrasonography of Crohn disease in children. </w:t>
      </w:r>
      <w:r w:rsidRPr="006C096F">
        <w:rPr>
          <w:i/>
        </w:rPr>
        <w:t>Pediatric radiology</w:t>
      </w:r>
      <w:r w:rsidRPr="006C096F">
        <w:t xml:space="preserve"> 2007; </w:t>
      </w:r>
      <w:r w:rsidRPr="006C096F">
        <w:rPr>
          <w:b/>
        </w:rPr>
        <w:t>37</w:t>
      </w:r>
      <w:r w:rsidRPr="006C096F">
        <w:t>(11): 1071-82.</w:t>
      </w:r>
    </w:p>
    <w:p w:rsidR="002373B7" w:rsidRPr="006C096F" w:rsidRDefault="002373B7" w:rsidP="002373B7">
      <w:pPr>
        <w:pStyle w:val="EndNoteBibliography"/>
        <w:spacing w:after="0"/>
      </w:pPr>
      <w:r w:rsidRPr="006C096F">
        <w:t>35.</w:t>
      </w:r>
      <w:r w:rsidRPr="006C096F">
        <w:tab/>
        <w:t xml:space="preserve">Darge K, Anupindi S, Keener H, Rompel O. Ultrasound of the bowel in children: how we do it. </w:t>
      </w:r>
      <w:r w:rsidRPr="006C096F">
        <w:rPr>
          <w:i/>
        </w:rPr>
        <w:t>Pediatric radiology</w:t>
      </w:r>
      <w:r w:rsidRPr="006C096F">
        <w:t xml:space="preserve"> 2010; </w:t>
      </w:r>
      <w:r w:rsidRPr="006C096F">
        <w:rPr>
          <w:b/>
        </w:rPr>
        <w:t>40</w:t>
      </w:r>
      <w:r w:rsidRPr="006C096F">
        <w:t>(4): 528-36.</w:t>
      </w:r>
    </w:p>
    <w:p w:rsidR="002373B7" w:rsidRPr="006C096F" w:rsidRDefault="002373B7" w:rsidP="002373B7">
      <w:pPr>
        <w:pStyle w:val="EndNoteBibliography"/>
        <w:spacing w:after="0"/>
      </w:pPr>
      <w:r w:rsidRPr="006C096F">
        <w:t>36.</w:t>
      </w:r>
      <w:r w:rsidRPr="006C096F">
        <w:tab/>
        <w:t xml:space="preserve">Barber JL, Maclachlan J, Planche K, et al. There is good agreement between MR enterography and bowel ultrasound with regards to disease location and activity in paediatric inflammatory bowel disease. </w:t>
      </w:r>
      <w:r w:rsidRPr="006C096F">
        <w:rPr>
          <w:i/>
        </w:rPr>
        <w:t>Clinical radiology</w:t>
      </w:r>
      <w:r w:rsidRPr="006C096F">
        <w:t xml:space="preserve"> 2017; </w:t>
      </w:r>
      <w:r w:rsidRPr="006C096F">
        <w:rPr>
          <w:b/>
        </w:rPr>
        <w:t>72</w:t>
      </w:r>
      <w:r w:rsidRPr="006C096F">
        <w:t>(7): 590-7.</w:t>
      </w:r>
    </w:p>
    <w:p w:rsidR="002373B7" w:rsidRPr="006C096F" w:rsidRDefault="002373B7" w:rsidP="002373B7">
      <w:pPr>
        <w:pStyle w:val="EndNoteBibliography"/>
        <w:spacing w:after="0"/>
      </w:pPr>
      <w:r w:rsidRPr="006C096F">
        <w:t>37.</w:t>
      </w:r>
      <w:r w:rsidRPr="006C096F">
        <w:tab/>
        <w:t xml:space="preserve">Ahmad TM, Greer ML, Walters TD, Navarro OM. Bowel Sonography and MR Enterography in Children. </w:t>
      </w:r>
      <w:r w:rsidRPr="006C096F">
        <w:rPr>
          <w:i/>
        </w:rPr>
        <w:t>AJR American journal of roentgenology</w:t>
      </w:r>
      <w:r w:rsidRPr="006C096F">
        <w:t xml:space="preserve"> 2016; </w:t>
      </w:r>
      <w:r w:rsidRPr="006C096F">
        <w:rPr>
          <w:b/>
        </w:rPr>
        <w:t>206</w:t>
      </w:r>
      <w:r w:rsidRPr="006C096F">
        <w:t>(1): 173-81.</w:t>
      </w:r>
    </w:p>
    <w:p w:rsidR="002373B7" w:rsidRPr="006C096F" w:rsidRDefault="002373B7" w:rsidP="002373B7">
      <w:pPr>
        <w:pStyle w:val="EndNoteBibliography"/>
        <w:spacing w:after="0"/>
      </w:pPr>
      <w:r w:rsidRPr="006C096F">
        <w:t>38.</w:t>
      </w:r>
      <w:r w:rsidRPr="006C096F">
        <w:tab/>
        <w:t xml:space="preserve">Pallotta N, Baccini F, Corazziari E. Small intestine contrast ultrasonography. </w:t>
      </w:r>
      <w:r w:rsidRPr="006C096F">
        <w:rPr>
          <w:i/>
        </w:rPr>
        <w:t>Journal of ultrasound in medicine : official journal of the American Institute of Ultrasound in Medicine</w:t>
      </w:r>
      <w:r w:rsidRPr="006C096F">
        <w:t xml:space="preserve"> 2000; </w:t>
      </w:r>
      <w:r w:rsidRPr="006C096F">
        <w:rPr>
          <w:b/>
        </w:rPr>
        <w:t>19</w:t>
      </w:r>
      <w:r w:rsidRPr="006C096F">
        <w:t>(1): 21-6.</w:t>
      </w:r>
    </w:p>
    <w:p w:rsidR="002373B7" w:rsidRPr="006C096F" w:rsidRDefault="002373B7" w:rsidP="002373B7">
      <w:pPr>
        <w:pStyle w:val="EndNoteBibliography"/>
        <w:spacing w:after="0"/>
      </w:pPr>
      <w:r w:rsidRPr="006C096F">
        <w:t>39.</w:t>
      </w:r>
      <w:r w:rsidRPr="006C096F">
        <w:tab/>
        <w:t xml:space="preserve">Tilakaratne S, Lemberg DA, Leach ST, Day AS. C-reactive protein and disease activity in children with Crohn's disease. </w:t>
      </w:r>
      <w:r w:rsidRPr="006C096F">
        <w:rPr>
          <w:i/>
        </w:rPr>
        <w:t>Digestive diseases and sciences</w:t>
      </w:r>
      <w:r w:rsidRPr="006C096F">
        <w:t xml:space="preserve"> 2010; </w:t>
      </w:r>
      <w:r w:rsidRPr="006C096F">
        <w:rPr>
          <w:b/>
        </w:rPr>
        <w:t>55</w:t>
      </w:r>
      <w:r w:rsidRPr="006C096F">
        <w:t>(1): 131-6.</w:t>
      </w:r>
    </w:p>
    <w:p w:rsidR="002373B7" w:rsidRPr="006C096F" w:rsidRDefault="002373B7" w:rsidP="002373B7">
      <w:pPr>
        <w:pStyle w:val="EndNoteBibliography"/>
        <w:spacing w:after="0"/>
      </w:pPr>
      <w:r w:rsidRPr="006C096F">
        <w:lastRenderedPageBreak/>
        <w:t>40.</w:t>
      </w:r>
      <w:r w:rsidRPr="006C096F">
        <w:tab/>
        <w:t xml:space="preserve">Quail MA, Russell RK, Van Limbergen JE, et al. Fecal calprotectin complements routine laboratory investigations in diagnosing childhood inflammatory bowel disease. </w:t>
      </w:r>
      <w:r w:rsidRPr="006C096F">
        <w:rPr>
          <w:i/>
        </w:rPr>
        <w:t>Inflammatory bowel diseases</w:t>
      </w:r>
      <w:r w:rsidRPr="006C096F">
        <w:t xml:space="preserve"> 2009; </w:t>
      </w:r>
      <w:r w:rsidRPr="006C096F">
        <w:rPr>
          <w:b/>
        </w:rPr>
        <w:t>15</w:t>
      </w:r>
      <w:r w:rsidRPr="006C096F">
        <w:t>(5): 756-9.</w:t>
      </w:r>
    </w:p>
    <w:p w:rsidR="002373B7" w:rsidRPr="006C096F" w:rsidRDefault="002373B7" w:rsidP="002373B7">
      <w:pPr>
        <w:pStyle w:val="EndNoteBibliography"/>
        <w:spacing w:after="0"/>
      </w:pPr>
      <w:r w:rsidRPr="006C096F">
        <w:t>41.</w:t>
      </w:r>
      <w:r w:rsidRPr="006C096F">
        <w:tab/>
        <w:t xml:space="preserve">Calabrese E, La Seta F, Buccellato A, et al. Crohn's disease: a comparative prospective study of transabdominal ultrasonography, small intestine contrast ultrasonography, and small bowel enema. </w:t>
      </w:r>
      <w:r w:rsidRPr="006C096F">
        <w:rPr>
          <w:i/>
        </w:rPr>
        <w:t>Inflammatory bowel diseases</w:t>
      </w:r>
      <w:r w:rsidRPr="006C096F">
        <w:t xml:space="preserve"> 2005; </w:t>
      </w:r>
      <w:r w:rsidRPr="006C096F">
        <w:rPr>
          <w:b/>
        </w:rPr>
        <w:t>11</w:t>
      </w:r>
      <w:r w:rsidRPr="006C096F">
        <w:t>(2): 139-45.</w:t>
      </w:r>
    </w:p>
    <w:p w:rsidR="002373B7" w:rsidRPr="006C096F" w:rsidRDefault="002373B7" w:rsidP="002373B7">
      <w:pPr>
        <w:pStyle w:val="EndNoteBibliography"/>
      </w:pPr>
      <w:r w:rsidRPr="006C096F">
        <w:t>42.</w:t>
      </w:r>
      <w:r w:rsidRPr="006C096F">
        <w:tab/>
        <w:t xml:space="preserve">Taylor SA, Mallett S, Bhatnagar G, et al. Diagnostic accuracy of magnetic resonance enterography and small bowel ultrasound for the extent and activity of newly diagnosed and relapsed Crohn's disease (METRIC): a multicentre trial. </w:t>
      </w:r>
      <w:r w:rsidRPr="006C096F">
        <w:rPr>
          <w:i/>
        </w:rPr>
        <w:t>Lancet Gastroenterol Hepatol</w:t>
      </w:r>
      <w:r w:rsidRPr="006C096F">
        <w:t xml:space="preserve"> 2018.</w:t>
      </w:r>
    </w:p>
    <w:p w:rsidR="00962B21" w:rsidRPr="006C096F" w:rsidRDefault="00F30794" w:rsidP="00856718">
      <w:pPr>
        <w:spacing w:line="360" w:lineRule="auto"/>
        <w:rPr>
          <w:rFonts w:ascii="Arial" w:hAnsi="Arial" w:cs="Arial"/>
        </w:rPr>
      </w:pPr>
      <w:r w:rsidRPr="006C096F">
        <w:rPr>
          <w:rFonts w:ascii="Arial" w:hAnsi="Arial" w:cs="Arial"/>
        </w:rPr>
        <w:fldChar w:fldCharType="end"/>
      </w:r>
    </w:p>
    <w:p w:rsidR="003D01B4" w:rsidRPr="006C096F" w:rsidRDefault="003D01B4" w:rsidP="003D01B4">
      <w:pPr>
        <w:spacing w:line="480" w:lineRule="auto"/>
        <w:rPr>
          <w:rFonts w:ascii="Arial" w:hAnsi="Arial" w:cs="Arial"/>
        </w:rPr>
      </w:pPr>
      <w:r w:rsidRPr="006C096F">
        <w:rPr>
          <w:rFonts w:ascii="Arial" w:hAnsi="Arial" w:cs="Arial"/>
          <w:b/>
        </w:rPr>
        <w:t>Table 1.</w:t>
      </w:r>
      <w:r w:rsidRPr="006C096F">
        <w:rPr>
          <w:rFonts w:ascii="Arial" w:hAnsi="Arial" w:cs="Arial"/>
        </w:rPr>
        <w:t xml:space="preserve"> Comparing small intestinal contrast ultrasonography with the reference standard of magnetic resonance enterography in paediatric Crohn’s disease. TP = true positive, FN = false negative, TN = true negative, FN = false negative. 95% confidence intervals given in brackets.</w:t>
      </w:r>
    </w:p>
    <w:p w:rsidR="003D01B4" w:rsidRPr="006C096F" w:rsidRDefault="003D01B4" w:rsidP="003D01B4">
      <w:pPr>
        <w:spacing w:line="480" w:lineRule="auto"/>
        <w:rPr>
          <w:rFonts w:ascii="Arial" w:hAnsi="Arial" w:cs="Arial"/>
        </w:rPr>
      </w:pPr>
      <w:r w:rsidRPr="006C096F">
        <w:rPr>
          <w:rFonts w:ascii="Arial" w:hAnsi="Arial" w:cs="Arial"/>
          <w:b/>
        </w:rPr>
        <w:t xml:space="preserve">Figure 1. </w:t>
      </w:r>
      <w:r w:rsidRPr="006C096F">
        <w:rPr>
          <w:rFonts w:ascii="Arial" w:hAnsi="Arial" w:cs="Arial"/>
        </w:rPr>
        <w:t>Flow diagram showing the investigations that the study cohort underwent.</w:t>
      </w:r>
    </w:p>
    <w:p w:rsidR="003D01B4" w:rsidRPr="006C096F" w:rsidRDefault="003D01B4" w:rsidP="003D01B4">
      <w:pPr>
        <w:spacing w:line="480" w:lineRule="auto"/>
        <w:rPr>
          <w:rFonts w:ascii="Arial" w:hAnsi="Arial" w:cs="Arial"/>
        </w:rPr>
      </w:pPr>
      <w:r w:rsidRPr="006C096F">
        <w:rPr>
          <w:rFonts w:ascii="Arial" w:hAnsi="Arial" w:cs="Arial"/>
        </w:rPr>
        <w:t xml:space="preserve">CD – Crohn’s disease, TUS – transabdominal ultrasound, SICUS – small intestine contrast-enhanced ultrasonography, MRE – </w:t>
      </w:r>
      <w:bookmarkStart w:id="2" w:name="_Hlk491071691"/>
      <w:r w:rsidRPr="006C096F">
        <w:rPr>
          <w:rFonts w:ascii="Arial" w:hAnsi="Arial" w:cs="Arial"/>
        </w:rPr>
        <w:t>magnetic resonance enterography</w:t>
      </w:r>
    </w:p>
    <w:bookmarkEnd w:id="2"/>
    <w:p w:rsidR="003D01B4" w:rsidRPr="006C096F" w:rsidRDefault="003D01B4" w:rsidP="003D01B4">
      <w:pPr>
        <w:spacing w:line="480" w:lineRule="auto"/>
        <w:rPr>
          <w:rFonts w:ascii="Arial" w:hAnsi="Arial" w:cs="Arial"/>
        </w:rPr>
      </w:pPr>
      <w:r w:rsidRPr="006C096F">
        <w:rPr>
          <w:rFonts w:ascii="Arial" w:hAnsi="Arial" w:cs="Arial"/>
          <w:b/>
        </w:rPr>
        <w:t xml:space="preserve">Figure 2. </w:t>
      </w:r>
      <w:r w:rsidRPr="006C096F">
        <w:rPr>
          <w:rFonts w:ascii="Arial" w:hAnsi="Arial" w:cs="Arial"/>
        </w:rPr>
        <w:t>A 16-year-old male with Crohn’s disease. (a) Coronal MRE, Gradient Echo (GRE) sequence (2D FIESTA), demonstrating bowel wall thickening affecting the terminal ileum, caecum and appendix. (b) Coronal MRE, 3D, T1-weighted sequence with fat suppression and intravenous gadolinium contrast administration (LAVA), at 70sec post injection, demonstrating avid enhancement of the thickened segment of bowel. (c) Selected SICUS images demonstrating the same loop of terminal ileum, with bowel wall thickening, and oedema (hypoechoic change), decreased luminal diameter and (d) increased vascularity on Doppler imaging.</w:t>
      </w:r>
    </w:p>
    <w:p w:rsidR="006F3C47" w:rsidRPr="006C096F" w:rsidRDefault="006F3C47" w:rsidP="007502A9">
      <w:pPr>
        <w:spacing w:line="360" w:lineRule="auto"/>
        <w:rPr>
          <w:rFonts w:ascii="Arial" w:hAnsi="Arial" w:cs="Arial"/>
        </w:rPr>
      </w:pPr>
    </w:p>
    <w:sectPr w:rsidR="006F3C47" w:rsidRPr="006C096F" w:rsidSect="004D1273">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252D" w:rsidRDefault="006A252D">
      <w:pPr>
        <w:spacing w:after="0" w:line="240" w:lineRule="auto"/>
      </w:pPr>
      <w:r>
        <w:separator/>
      </w:r>
    </w:p>
  </w:endnote>
  <w:endnote w:type="continuationSeparator" w:id="0">
    <w:p w:rsidR="006A252D" w:rsidRDefault="006A2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252D" w:rsidRDefault="006A252D">
      <w:pPr>
        <w:spacing w:after="0" w:line="240" w:lineRule="auto"/>
      </w:pPr>
      <w:r>
        <w:separator/>
      </w:r>
    </w:p>
  </w:footnote>
  <w:footnote w:type="continuationSeparator" w:id="0">
    <w:p w:rsidR="006A252D" w:rsidRDefault="006A25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1996088"/>
      <w:docPartObj>
        <w:docPartGallery w:val="Page Numbers (Top of Page)"/>
        <w:docPartUnique/>
      </w:docPartObj>
    </w:sdtPr>
    <w:sdtEndPr>
      <w:rPr>
        <w:noProof/>
      </w:rPr>
    </w:sdtEndPr>
    <w:sdtContent>
      <w:p w:rsidR="00672ADA" w:rsidRDefault="00BE7E07">
        <w:pPr>
          <w:pStyle w:val="Header"/>
          <w:jc w:val="right"/>
        </w:pPr>
        <w:r>
          <w:fldChar w:fldCharType="begin"/>
        </w:r>
        <w:r>
          <w:instrText xml:space="preserve"> PAGE   \* MERGEFORMAT </w:instrText>
        </w:r>
        <w:r>
          <w:fldChar w:fldCharType="separate"/>
        </w:r>
        <w:r w:rsidR="004F4E64">
          <w:rPr>
            <w:noProof/>
          </w:rPr>
          <w:t>19</w:t>
        </w:r>
        <w:r>
          <w:rPr>
            <w:noProof/>
          </w:rPr>
          <w:fldChar w:fldCharType="end"/>
        </w:r>
      </w:p>
    </w:sdtContent>
  </w:sdt>
  <w:p w:rsidR="00672ADA" w:rsidRDefault="006A25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452B4"/>
    <w:multiLevelType w:val="hybridMultilevel"/>
    <w:tmpl w:val="035AC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C023CD"/>
    <w:multiLevelType w:val="hybridMultilevel"/>
    <w:tmpl w:val="307EA6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vxzze5rf2trzevew75r5s1d0adzxarzdrr&quot;&gt;My EndNote Library&lt;record-ids&gt;&lt;item&gt;48&lt;/item&gt;&lt;item&gt;231&lt;/item&gt;&lt;item&gt;232&lt;/item&gt;&lt;/record-ids&gt;&lt;/item&gt;&lt;/Libraries&gt;"/>
  </w:docVars>
  <w:rsids>
    <w:rsidRoot w:val="00F30794"/>
    <w:rsid w:val="000141BD"/>
    <w:rsid w:val="000A0E5C"/>
    <w:rsid w:val="000C3EF5"/>
    <w:rsid w:val="002373B7"/>
    <w:rsid w:val="0026455C"/>
    <w:rsid w:val="002C3E8F"/>
    <w:rsid w:val="002D3380"/>
    <w:rsid w:val="003160D6"/>
    <w:rsid w:val="003D01B4"/>
    <w:rsid w:val="003E780D"/>
    <w:rsid w:val="00407679"/>
    <w:rsid w:val="004A262C"/>
    <w:rsid w:val="004B58BD"/>
    <w:rsid w:val="004C622B"/>
    <w:rsid w:val="004C7522"/>
    <w:rsid w:val="004F4E64"/>
    <w:rsid w:val="005F3918"/>
    <w:rsid w:val="006A252D"/>
    <w:rsid w:val="006C096F"/>
    <w:rsid w:val="006E5DA5"/>
    <w:rsid w:val="006F3C47"/>
    <w:rsid w:val="00715955"/>
    <w:rsid w:val="007502A9"/>
    <w:rsid w:val="00751DE8"/>
    <w:rsid w:val="007D6E25"/>
    <w:rsid w:val="007E1249"/>
    <w:rsid w:val="007E1654"/>
    <w:rsid w:val="00856718"/>
    <w:rsid w:val="00885C9A"/>
    <w:rsid w:val="008C01EE"/>
    <w:rsid w:val="00962B21"/>
    <w:rsid w:val="009D774B"/>
    <w:rsid w:val="009F4C47"/>
    <w:rsid w:val="00A657AF"/>
    <w:rsid w:val="00B14827"/>
    <w:rsid w:val="00B264EB"/>
    <w:rsid w:val="00B4118C"/>
    <w:rsid w:val="00BE7E07"/>
    <w:rsid w:val="00C9634F"/>
    <w:rsid w:val="00CC74D9"/>
    <w:rsid w:val="00CD49B8"/>
    <w:rsid w:val="00D2102A"/>
    <w:rsid w:val="00D546DC"/>
    <w:rsid w:val="00D7141A"/>
    <w:rsid w:val="00DF2DED"/>
    <w:rsid w:val="00E34D9F"/>
    <w:rsid w:val="00EA3AA2"/>
    <w:rsid w:val="00F30794"/>
    <w:rsid w:val="00F91811"/>
    <w:rsid w:val="00FC7C02"/>
    <w:rsid w:val="00FD18E8"/>
    <w:rsid w:val="00FD2949"/>
    <w:rsid w:val="00FE4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1ACDF"/>
  <w15:chartTrackingRefBased/>
  <w15:docId w15:val="{3F6A8597-0CDC-447D-A5DD-C7D666A0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794"/>
    <w:pPr>
      <w:spacing w:after="200" w:line="276" w:lineRule="auto"/>
    </w:pPr>
  </w:style>
  <w:style w:type="paragraph" w:styleId="Heading3">
    <w:name w:val="heading 3"/>
    <w:basedOn w:val="Normal"/>
    <w:next w:val="Normal"/>
    <w:link w:val="Heading3Char"/>
    <w:uiPriority w:val="9"/>
    <w:semiHidden/>
    <w:unhideWhenUsed/>
    <w:qFormat/>
    <w:rsid w:val="00F30794"/>
    <w:pPr>
      <w:keepNext/>
      <w:keepLines/>
      <w:spacing w:before="200" w:after="0"/>
      <w:outlineLvl w:val="2"/>
    </w:pPr>
    <w:rPr>
      <w:rFonts w:ascii="Cambria" w:eastAsia="Times New Roman" w:hAnsi="Cambria" w:cs="Times New Roman"/>
      <w:b/>
      <w:bCs/>
      <w:color w:val="4F81BD"/>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30794"/>
    <w:rPr>
      <w:rFonts w:ascii="Cambria" w:eastAsia="Times New Roman" w:hAnsi="Cambria" w:cs="Times New Roman"/>
      <w:b/>
      <w:bCs/>
      <w:color w:val="4F81BD"/>
      <w:lang w:eastAsia="en-GB"/>
    </w:rPr>
  </w:style>
  <w:style w:type="character" w:styleId="Hyperlink">
    <w:name w:val="Hyperlink"/>
    <w:basedOn w:val="DefaultParagraphFont"/>
    <w:uiPriority w:val="99"/>
    <w:unhideWhenUsed/>
    <w:rsid w:val="00F30794"/>
    <w:rPr>
      <w:color w:val="0000FF"/>
      <w:u w:val="single"/>
    </w:rPr>
  </w:style>
  <w:style w:type="paragraph" w:styleId="PlainText">
    <w:name w:val="Plain Text"/>
    <w:basedOn w:val="Normal"/>
    <w:link w:val="PlainTextChar"/>
    <w:uiPriority w:val="99"/>
    <w:unhideWhenUsed/>
    <w:rsid w:val="00F3079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30794"/>
    <w:rPr>
      <w:rFonts w:ascii="Calibri" w:hAnsi="Calibri"/>
      <w:szCs w:val="21"/>
    </w:rPr>
  </w:style>
  <w:style w:type="paragraph" w:customStyle="1" w:styleId="EndNoteBibliographyTitle">
    <w:name w:val="EndNote Bibliography Title"/>
    <w:basedOn w:val="Normal"/>
    <w:link w:val="EndNoteBibliographyTitleChar"/>
    <w:rsid w:val="00F307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0794"/>
    <w:rPr>
      <w:rFonts w:ascii="Calibri" w:hAnsi="Calibri" w:cs="Calibri"/>
      <w:noProof/>
      <w:lang w:val="en-US"/>
    </w:rPr>
  </w:style>
  <w:style w:type="paragraph" w:customStyle="1" w:styleId="EndNoteBibliography">
    <w:name w:val="EndNote Bibliography"/>
    <w:basedOn w:val="Normal"/>
    <w:link w:val="EndNoteBibliographyChar"/>
    <w:rsid w:val="00F307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0794"/>
    <w:rPr>
      <w:rFonts w:ascii="Calibri" w:hAnsi="Calibri" w:cs="Calibri"/>
      <w:noProof/>
      <w:lang w:val="en-US"/>
    </w:rPr>
  </w:style>
  <w:style w:type="table" w:styleId="TableGrid">
    <w:name w:val="Table Grid"/>
    <w:basedOn w:val="TableNormal"/>
    <w:uiPriority w:val="59"/>
    <w:rsid w:val="00F307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079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30794"/>
    <w:rPr>
      <w:rFonts w:ascii="Lucida Grande" w:hAnsi="Lucida Grande"/>
      <w:sz w:val="18"/>
      <w:szCs w:val="18"/>
    </w:rPr>
  </w:style>
  <w:style w:type="character" w:styleId="CommentReference">
    <w:name w:val="annotation reference"/>
    <w:basedOn w:val="DefaultParagraphFont"/>
    <w:uiPriority w:val="99"/>
    <w:semiHidden/>
    <w:unhideWhenUsed/>
    <w:rsid w:val="00F30794"/>
    <w:rPr>
      <w:sz w:val="18"/>
      <w:szCs w:val="18"/>
    </w:rPr>
  </w:style>
  <w:style w:type="paragraph" w:styleId="CommentText">
    <w:name w:val="annotation text"/>
    <w:basedOn w:val="Normal"/>
    <w:link w:val="CommentTextChar"/>
    <w:uiPriority w:val="99"/>
    <w:unhideWhenUsed/>
    <w:rsid w:val="00F30794"/>
    <w:pPr>
      <w:spacing w:line="240" w:lineRule="auto"/>
    </w:pPr>
    <w:rPr>
      <w:sz w:val="24"/>
      <w:szCs w:val="24"/>
    </w:rPr>
  </w:style>
  <w:style w:type="character" w:customStyle="1" w:styleId="CommentTextChar">
    <w:name w:val="Comment Text Char"/>
    <w:basedOn w:val="DefaultParagraphFont"/>
    <w:link w:val="CommentText"/>
    <w:uiPriority w:val="99"/>
    <w:rsid w:val="00F30794"/>
    <w:rPr>
      <w:sz w:val="24"/>
      <w:szCs w:val="24"/>
    </w:rPr>
  </w:style>
  <w:style w:type="paragraph" w:styleId="CommentSubject">
    <w:name w:val="annotation subject"/>
    <w:basedOn w:val="CommentText"/>
    <w:next w:val="CommentText"/>
    <w:link w:val="CommentSubjectChar"/>
    <w:uiPriority w:val="99"/>
    <w:semiHidden/>
    <w:unhideWhenUsed/>
    <w:rsid w:val="00F30794"/>
    <w:rPr>
      <w:b/>
      <w:bCs/>
      <w:sz w:val="20"/>
      <w:szCs w:val="20"/>
    </w:rPr>
  </w:style>
  <w:style w:type="character" w:customStyle="1" w:styleId="CommentSubjectChar">
    <w:name w:val="Comment Subject Char"/>
    <w:basedOn w:val="CommentTextChar"/>
    <w:link w:val="CommentSubject"/>
    <w:uiPriority w:val="99"/>
    <w:semiHidden/>
    <w:rsid w:val="00F30794"/>
    <w:rPr>
      <w:b/>
      <w:bCs/>
      <w:sz w:val="20"/>
      <w:szCs w:val="20"/>
    </w:rPr>
  </w:style>
  <w:style w:type="paragraph" w:styleId="Header">
    <w:name w:val="header"/>
    <w:basedOn w:val="Normal"/>
    <w:link w:val="HeaderChar"/>
    <w:uiPriority w:val="99"/>
    <w:unhideWhenUsed/>
    <w:rsid w:val="00F307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0794"/>
  </w:style>
  <w:style w:type="paragraph" w:styleId="Footer">
    <w:name w:val="footer"/>
    <w:basedOn w:val="Normal"/>
    <w:link w:val="FooterChar"/>
    <w:uiPriority w:val="99"/>
    <w:unhideWhenUsed/>
    <w:rsid w:val="00F307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0794"/>
  </w:style>
  <w:style w:type="character" w:customStyle="1" w:styleId="addr-line">
    <w:name w:val="addr-line"/>
    <w:basedOn w:val="DefaultParagraphFont"/>
    <w:rsid w:val="00F30794"/>
  </w:style>
  <w:style w:type="character" w:customStyle="1" w:styleId="apple-converted-space">
    <w:name w:val="apple-converted-space"/>
    <w:basedOn w:val="DefaultParagraphFont"/>
    <w:rsid w:val="00F30794"/>
  </w:style>
  <w:style w:type="paragraph" w:styleId="ListParagraph">
    <w:name w:val="List Paragraph"/>
    <w:basedOn w:val="Normal"/>
    <w:uiPriority w:val="34"/>
    <w:qFormat/>
    <w:rsid w:val="00F30794"/>
    <w:pPr>
      <w:ind w:left="720"/>
      <w:contextualSpacing/>
    </w:pPr>
  </w:style>
  <w:style w:type="table" w:customStyle="1" w:styleId="Grilledutableau1">
    <w:name w:val="Grille du tableau1"/>
    <w:basedOn w:val="TableNormal"/>
    <w:next w:val="TableGrid"/>
    <w:uiPriority w:val="59"/>
    <w:rsid w:val="00F307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E49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96214">
      <w:bodyDiv w:val="1"/>
      <w:marLeft w:val="0"/>
      <w:marRight w:val="0"/>
      <w:marTop w:val="0"/>
      <w:marBottom w:val="0"/>
      <w:divBdr>
        <w:top w:val="none" w:sz="0" w:space="0" w:color="auto"/>
        <w:left w:val="none" w:sz="0" w:space="0" w:color="auto"/>
        <w:bottom w:val="none" w:sz="0" w:space="0" w:color="auto"/>
        <w:right w:val="none" w:sz="0" w:space="0" w:color="auto"/>
      </w:divBdr>
    </w:div>
    <w:div w:id="2039894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7CB46-2CF5-4F4D-86BE-E07423FED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070</Words>
  <Characters>3460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kar Kumar</dc:creator>
  <cp:keywords/>
  <dc:description/>
  <cp:lastModifiedBy>Kumar, Shankar</cp:lastModifiedBy>
  <cp:revision>2</cp:revision>
  <dcterms:created xsi:type="dcterms:W3CDTF">2019-05-29T09:53:00Z</dcterms:created>
  <dcterms:modified xsi:type="dcterms:W3CDTF">2019-05-29T09:53:00Z</dcterms:modified>
</cp:coreProperties>
</file>